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5B6F" w:rsidRPr="00CC77B1" w:rsidRDefault="00DB5B6F" w:rsidP="00DB5B6F">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rPr>
          <w:rFonts w:ascii="Vadana" w:hAnsi="Vadana"/>
          <w:color w:val="003399"/>
          <w:sz w:val="24"/>
          <w:szCs w:val="24"/>
        </w:rPr>
      </w:pPr>
      <w:r w:rsidRPr="00CC77B1">
        <w:rPr>
          <w:rFonts w:ascii="Vadana" w:hAnsi="Vadana"/>
          <w:noProof/>
          <w:sz w:val="24"/>
          <w:szCs w:val="24"/>
          <w:lang w:val="en-US" w:eastAsia="en-US"/>
        </w:rPr>
        <w:drawing>
          <wp:anchor distT="0" distB="0" distL="114300" distR="114300" simplePos="0" relativeHeight="251659264" behindDoc="0" locked="0" layoutInCell="1" allowOverlap="1" wp14:anchorId="5653A0D4" wp14:editId="614DC54C">
            <wp:simplePos x="0" y="0"/>
            <wp:positionH relativeFrom="margin">
              <wp:align>center</wp:align>
            </wp:positionH>
            <wp:positionV relativeFrom="paragraph">
              <wp:posOffset>8890</wp:posOffset>
            </wp:positionV>
            <wp:extent cx="3579495" cy="828675"/>
            <wp:effectExtent l="0" t="0" r="1905" b="9525"/>
            <wp:wrapSquare wrapText="bothSides"/>
            <wp:docPr id="573" name="Picture 573" descr="NTU logo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descr="NTU logo RG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79495" cy="828675"/>
                    </a:xfrm>
                    <a:prstGeom prst="rect">
                      <a:avLst/>
                    </a:prstGeom>
                    <a:noFill/>
                  </pic:spPr>
                </pic:pic>
              </a:graphicData>
            </a:graphic>
            <wp14:sizeRelH relativeFrom="margin">
              <wp14:pctWidth>0</wp14:pctWidth>
            </wp14:sizeRelH>
            <wp14:sizeRelV relativeFrom="margin">
              <wp14:pctHeight>0</wp14:pctHeight>
            </wp14:sizeRelV>
          </wp:anchor>
        </w:drawing>
      </w:r>
    </w:p>
    <w:p w:rsidR="00DB5B6F" w:rsidRPr="00CC77B1" w:rsidRDefault="00DB5B6F" w:rsidP="00DB5B6F">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rPr>
          <w:rFonts w:ascii="Vadana" w:hAnsi="Vadana"/>
          <w:color w:val="003399"/>
          <w:sz w:val="24"/>
          <w:szCs w:val="24"/>
        </w:rPr>
      </w:pPr>
    </w:p>
    <w:p w:rsidR="00DB5B6F" w:rsidRPr="00CC77B1" w:rsidRDefault="00DB5B6F" w:rsidP="00DB5B6F">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rPr>
          <w:rFonts w:ascii="Vadana" w:hAnsi="Vadana"/>
          <w:color w:val="003399"/>
          <w:sz w:val="24"/>
          <w:szCs w:val="24"/>
        </w:rPr>
      </w:pPr>
    </w:p>
    <w:p w:rsidR="00DB5B6F" w:rsidRPr="00CC77B1" w:rsidRDefault="00DB5B6F" w:rsidP="00DB5B6F">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jc w:val="center"/>
        <w:rPr>
          <w:rFonts w:ascii="Vadana" w:hAnsi="Vadana"/>
          <w:color w:val="003399"/>
          <w:sz w:val="24"/>
          <w:szCs w:val="24"/>
        </w:rPr>
      </w:pPr>
    </w:p>
    <w:p w:rsidR="00DB5B6F" w:rsidRPr="00CC77B1" w:rsidRDefault="00DB5B6F" w:rsidP="00DB5B6F">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jc w:val="center"/>
        <w:rPr>
          <w:rFonts w:ascii="Vadana" w:hAnsi="Vadana"/>
          <w:color w:val="003399"/>
          <w:sz w:val="24"/>
          <w:szCs w:val="24"/>
        </w:rPr>
      </w:pPr>
    </w:p>
    <w:p w:rsidR="00DB5B6F" w:rsidRPr="00CC77B1" w:rsidRDefault="00DB5B6F" w:rsidP="00DB5B6F">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jc w:val="center"/>
        <w:rPr>
          <w:rFonts w:ascii="Vadana" w:hAnsi="Vadana"/>
          <w:b/>
          <w:bCs/>
          <w:color w:val="003399"/>
          <w:sz w:val="32"/>
          <w:szCs w:val="24"/>
        </w:rPr>
      </w:pPr>
      <w:r w:rsidRPr="00CC77B1">
        <w:rPr>
          <w:rFonts w:ascii="Vadana" w:hAnsi="Vadana"/>
          <w:b/>
          <w:bCs/>
          <w:color w:val="003399"/>
          <w:sz w:val="32"/>
          <w:szCs w:val="24"/>
        </w:rPr>
        <w:t>School of Science and Technology</w:t>
      </w:r>
    </w:p>
    <w:p w:rsidR="00DB5B6F" w:rsidRPr="00CC77B1" w:rsidRDefault="00DB5B6F" w:rsidP="00DB5B6F">
      <w:pPr>
        <w:spacing w:line="360" w:lineRule="auto"/>
        <w:jc w:val="center"/>
        <w:rPr>
          <w:rFonts w:ascii="Vadana" w:hAnsi="Vadana"/>
          <w:color w:val="003399"/>
          <w:sz w:val="32"/>
          <w:szCs w:val="24"/>
        </w:rPr>
      </w:pPr>
      <w:r w:rsidRPr="00CC77B1">
        <w:rPr>
          <w:rFonts w:ascii="Vadana" w:hAnsi="Vadana"/>
          <w:color w:val="003399"/>
          <w:sz w:val="32"/>
          <w:szCs w:val="24"/>
        </w:rPr>
        <w:t>Embedded Systems ITEC40091</w:t>
      </w:r>
    </w:p>
    <w:p w:rsidR="00DB5B6F" w:rsidRPr="00CC77B1" w:rsidRDefault="00DB5B6F" w:rsidP="00DB5B6F">
      <w:pPr>
        <w:spacing w:line="360" w:lineRule="auto"/>
        <w:jc w:val="center"/>
        <w:rPr>
          <w:rFonts w:ascii="Vadana" w:hAnsi="Vadana"/>
          <w:color w:val="003399"/>
          <w:sz w:val="32"/>
          <w:szCs w:val="24"/>
        </w:rPr>
      </w:pPr>
    </w:p>
    <w:p w:rsidR="00DB5B6F" w:rsidRPr="00CC77B1" w:rsidRDefault="00DB5B6F" w:rsidP="00DB5B6F">
      <w:pPr>
        <w:spacing w:line="360" w:lineRule="auto"/>
        <w:jc w:val="center"/>
        <w:rPr>
          <w:rFonts w:ascii="Vadana" w:hAnsi="Vadana"/>
          <w:color w:val="003399"/>
          <w:sz w:val="32"/>
          <w:szCs w:val="24"/>
        </w:rPr>
      </w:pPr>
    </w:p>
    <w:p w:rsidR="00DB5B6F" w:rsidRPr="00CC77B1" w:rsidRDefault="00DB5B6F" w:rsidP="00DB5B6F">
      <w:pPr>
        <w:pStyle w:val="Heading1"/>
        <w:spacing w:line="360" w:lineRule="auto"/>
        <w:jc w:val="center"/>
        <w:rPr>
          <w:rFonts w:ascii="Vadana" w:eastAsia="Times New Roman" w:hAnsi="Vadana" w:cs="Times New Roman"/>
          <w:color w:val="003399"/>
          <w:szCs w:val="24"/>
        </w:rPr>
      </w:pPr>
      <w:bookmarkStart w:id="0" w:name="_Toc515492052"/>
      <w:proofErr w:type="gramStart"/>
      <w:r>
        <w:rPr>
          <w:rFonts w:ascii="Vadana" w:eastAsia="Times New Roman" w:hAnsi="Vadana" w:cs="Times New Roman"/>
          <w:color w:val="003399"/>
          <w:szCs w:val="24"/>
        </w:rPr>
        <w:t>Design of asynchronous counter using FPGA board.</w:t>
      </w:r>
      <w:bookmarkEnd w:id="0"/>
      <w:proofErr w:type="gramEnd"/>
      <w:r>
        <w:rPr>
          <w:rFonts w:ascii="Vadana" w:eastAsia="Times New Roman" w:hAnsi="Vadana" w:cs="Times New Roman"/>
          <w:color w:val="003399"/>
          <w:szCs w:val="24"/>
        </w:rPr>
        <w:t xml:space="preserve"> </w:t>
      </w:r>
    </w:p>
    <w:p w:rsidR="00DB5B6F" w:rsidRPr="00CC77B1" w:rsidRDefault="00DB5B6F" w:rsidP="00DB5B6F">
      <w:pPr>
        <w:spacing w:line="360" w:lineRule="auto"/>
        <w:jc w:val="center"/>
        <w:rPr>
          <w:rFonts w:ascii="Vadana" w:hAnsi="Vadana"/>
          <w:color w:val="003399"/>
          <w:sz w:val="32"/>
          <w:szCs w:val="24"/>
        </w:rPr>
      </w:pPr>
    </w:p>
    <w:p w:rsidR="00DB5B6F" w:rsidRPr="00CC77B1" w:rsidRDefault="00DB5B6F" w:rsidP="00DB5B6F">
      <w:pPr>
        <w:spacing w:line="360" w:lineRule="auto"/>
        <w:jc w:val="center"/>
        <w:rPr>
          <w:rFonts w:ascii="Vadana" w:hAnsi="Vadana"/>
          <w:color w:val="003399"/>
          <w:sz w:val="32"/>
          <w:szCs w:val="24"/>
        </w:rPr>
      </w:pPr>
      <w:r w:rsidRPr="00CC77B1">
        <w:rPr>
          <w:rFonts w:ascii="Vadana" w:hAnsi="Vadana"/>
          <w:color w:val="003399"/>
          <w:sz w:val="32"/>
          <w:szCs w:val="24"/>
        </w:rPr>
        <w:t>By</w:t>
      </w:r>
    </w:p>
    <w:p w:rsidR="00DB5B6F" w:rsidRPr="00CC77B1" w:rsidRDefault="00DB5B6F" w:rsidP="00DB5B6F">
      <w:pPr>
        <w:spacing w:line="360" w:lineRule="auto"/>
        <w:jc w:val="center"/>
        <w:rPr>
          <w:rFonts w:ascii="Vadana" w:hAnsi="Vadana"/>
          <w:color w:val="003399"/>
          <w:sz w:val="32"/>
          <w:szCs w:val="24"/>
        </w:rPr>
      </w:pPr>
    </w:p>
    <w:p w:rsidR="00DB5B6F" w:rsidRPr="00CC77B1" w:rsidRDefault="00DB5B6F" w:rsidP="00DB5B6F">
      <w:pPr>
        <w:spacing w:line="360" w:lineRule="auto"/>
        <w:jc w:val="center"/>
        <w:rPr>
          <w:rFonts w:ascii="Vadana" w:hAnsi="Vadana"/>
          <w:color w:val="003399"/>
          <w:sz w:val="32"/>
          <w:szCs w:val="24"/>
        </w:rPr>
      </w:pPr>
      <w:proofErr w:type="spellStart"/>
      <w:r w:rsidRPr="00CC77B1">
        <w:rPr>
          <w:rFonts w:ascii="Vadana" w:hAnsi="Vadana"/>
          <w:color w:val="003399"/>
          <w:sz w:val="32"/>
          <w:szCs w:val="24"/>
        </w:rPr>
        <w:t>Salim</w:t>
      </w:r>
      <w:proofErr w:type="spellEnd"/>
      <w:r w:rsidRPr="00CC77B1">
        <w:rPr>
          <w:rFonts w:ascii="Vadana" w:hAnsi="Vadana"/>
          <w:color w:val="003399"/>
          <w:sz w:val="32"/>
          <w:szCs w:val="24"/>
        </w:rPr>
        <w:t xml:space="preserve"> </w:t>
      </w:r>
      <w:proofErr w:type="spellStart"/>
      <w:r w:rsidRPr="00CC77B1">
        <w:rPr>
          <w:rFonts w:ascii="Vadana" w:hAnsi="Vadana"/>
          <w:color w:val="003399"/>
          <w:sz w:val="32"/>
          <w:szCs w:val="24"/>
        </w:rPr>
        <w:t>Sulaiman</w:t>
      </w:r>
      <w:proofErr w:type="spellEnd"/>
      <w:r w:rsidRPr="00CC77B1">
        <w:rPr>
          <w:rFonts w:ascii="Vadana" w:hAnsi="Vadana"/>
          <w:color w:val="003399"/>
          <w:sz w:val="32"/>
          <w:szCs w:val="24"/>
        </w:rPr>
        <w:t xml:space="preserve"> </w:t>
      </w:r>
      <w:proofErr w:type="spellStart"/>
      <w:r w:rsidRPr="00CC77B1">
        <w:rPr>
          <w:rFonts w:ascii="Vadana" w:hAnsi="Vadana"/>
          <w:color w:val="003399"/>
          <w:sz w:val="32"/>
          <w:szCs w:val="24"/>
        </w:rPr>
        <w:t>Maaji</w:t>
      </w:r>
      <w:proofErr w:type="spellEnd"/>
    </w:p>
    <w:p w:rsidR="00DB5B6F" w:rsidRPr="00CC77B1" w:rsidRDefault="00DB5B6F" w:rsidP="00DB5B6F">
      <w:pPr>
        <w:spacing w:line="360" w:lineRule="auto"/>
        <w:jc w:val="center"/>
        <w:rPr>
          <w:rFonts w:ascii="Vadana" w:hAnsi="Vadana"/>
          <w:color w:val="003399"/>
          <w:sz w:val="32"/>
          <w:szCs w:val="24"/>
        </w:rPr>
      </w:pPr>
      <w:r w:rsidRPr="00CC77B1">
        <w:rPr>
          <w:rFonts w:ascii="Vadana" w:hAnsi="Vadana"/>
          <w:color w:val="003399"/>
          <w:sz w:val="32"/>
          <w:szCs w:val="24"/>
        </w:rPr>
        <w:t>N0726366</w:t>
      </w:r>
    </w:p>
    <w:p w:rsidR="00DB5B6F" w:rsidRPr="00CC77B1" w:rsidRDefault="00DB5B6F" w:rsidP="00DB5B6F">
      <w:pPr>
        <w:spacing w:line="360" w:lineRule="auto"/>
        <w:jc w:val="center"/>
        <w:rPr>
          <w:rFonts w:ascii="Vadana" w:hAnsi="Vadana"/>
          <w:color w:val="003399"/>
          <w:sz w:val="32"/>
          <w:szCs w:val="24"/>
        </w:rPr>
      </w:pPr>
      <w:proofErr w:type="spellStart"/>
      <w:r w:rsidRPr="00CC77B1">
        <w:rPr>
          <w:rFonts w:ascii="Vadana" w:hAnsi="Vadana"/>
          <w:color w:val="003399"/>
          <w:sz w:val="32"/>
          <w:szCs w:val="24"/>
        </w:rPr>
        <w:t>MRes</w:t>
      </w:r>
      <w:proofErr w:type="spellEnd"/>
      <w:r w:rsidRPr="00CC77B1">
        <w:rPr>
          <w:rFonts w:ascii="Vadana" w:hAnsi="Vadana"/>
          <w:color w:val="003399"/>
          <w:sz w:val="32"/>
          <w:szCs w:val="24"/>
        </w:rPr>
        <w:t xml:space="preserve"> Electronic Systems </w:t>
      </w:r>
    </w:p>
    <w:p w:rsidR="00DB5B6F" w:rsidRPr="00CC77B1" w:rsidRDefault="00DB5B6F" w:rsidP="00DB5B6F">
      <w:pPr>
        <w:pStyle w:val="Heading1"/>
        <w:spacing w:line="360" w:lineRule="auto"/>
        <w:rPr>
          <w:rFonts w:ascii="Vadana" w:hAnsi="Vadana"/>
          <w:sz w:val="24"/>
          <w:szCs w:val="24"/>
        </w:rPr>
      </w:pPr>
    </w:p>
    <w:p w:rsidR="00DB5B6F" w:rsidRPr="00CC77B1" w:rsidRDefault="00DB5B6F" w:rsidP="00DB5B6F">
      <w:pPr>
        <w:pStyle w:val="Heading1"/>
        <w:spacing w:line="360" w:lineRule="auto"/>
        <w:rPr>
          <w:rFonts w:ascii="Vadana" w:hAnsi="Vadana"/>
          <w:sz w:val="24"/>
          <w:szCs w:val="24"/>
        </w:rPr>
      </w:pPr>
    </w:p>
    <w:p w:rsidR="00DB5B6F" w:rsidRPr="00CC77B1" w:rsidRDefault="00DB5B6F" w:rsidP="00DB5B6F">
      <w:pPr>
        <w:pStyle w:val="Heading1"/>
        <w:spacing w:line="360" w:lineRule="auto"/>
        <w:rPr>
          <w:rFonts w:ascii="Vadana" w:hAnsi="Vadana"/>
          <w:sz w:val="24"/>
          <w:szCs w:val="24"/>
        </w:rPr>
      </w:pPr>
    </w:p>
    <w:p w:rsidR="00DB5B6F" w:rsidRPr="00CC77B1" w:rsidRDefault="00DB5B6F" w:rsidP="00DB5B6F">
      <w:pPr>
        <w:spacing w:line="360" w:lineRule="auto"/>
        <w:rPr>
          <w:rFonts w:ascii="Vadana" w:hAnsi="Vadana"/>
          <w:sz w:val="24"/>
          <w:szCs w:val="24"/>
        </w:rPr>
      </w:pPr>
      <w:r w:rsidRPr="00CC77B1">
        <w:rPr>
          <w:rFonts w:ascii="Vadana" w:hAnsi="Vadana"/>
          <w:b/>
          <w:sz w:val="24"/>
          <w:szCs w:val="24"/>
        </w:rPr>
        <w:t>TUTOR(S)</w:t>
      </w:r>
      <w:r w:rsidRPr="00CC77B1">
        <w:rPr>
          <w:rFonts w:ascii="Vadana" w:hAnsi="Vadana"/>
          <w:b/>
          <w:sz w:val="24"/>
          <w:szCs w:val="24"/>
        </w:rPr>
        <w:tab/>
        <w:t xml:space="preserve">: </w:t>
      </w:r>
      <w:r w:rsidRPr="00CC77B1">
        <w:rPr>
          <w:rFonts w:ascii="Vadana" w:hAnsi="Vadana"/>
          <w:sz w:val="24"/>
          <w:szCs w:val="24"/>
        </w:rPr>
        <w:t>Pedro Machado</w:t>
      </w:r>
    </w:p>
    <w:p w:rsidR="00DB5B6F" w:rsidRPr="00CC77B1" w:rsidRDefault="00DB5B6F" w:rsidP="00DB5B6F">
      <w:pPr>
        <w:spacing w:line="360" w:lineRule="auto"/>
        <w:rPr>
          <w:rFonts w:ascii="Vadana" w:hAnsi="Vadana"/>
          <w:sz w:val="24"/>
          <w:szCs w:val="24"/>
        </w:rPr>
      </w:pPr>
      <w:r w:rsidRPr="00CC77B1">
        <w:rPr>
          <w:rFonts w:ascii="Vadana" w:hAnsi="Vadana"/>
          <w:b/>
          <w:sz w:val="24"/>
          <w:szCs w:val="24"/>
        </w:rPr>
        <w:t xml:space="preserve">Date: </w:t>
      </w:r>
      <w:r>
        <w:rPr>
          <w:rFonts w:ascii="Vadana" w:hAnsi="Vadana"/>
          <w:sz w:val="24"/>
          <w:szCs w:val="24"/>
        </w:rPr>
        <w:t>05/31/201</w:t>
      </w:r>
    </w:p>
    <w:p w:rsidR="00DB5B6F" w:rsidRDefault="00DB5B6F" w:rsidP="00DB5B6F">
      <w:pPr>
        <w:pStyle w:val="Heading1"/>
        <w:rPr>
          <w:rFonts w:ascii="Vadana" w:hAnsi="Vadana"/>
          <w:sz w:val="24"/>
          <w:szCs w:val="24"/>
        </w:rPr>
      </w:pPr>
      <w:bookmarkStart w:id="1" w:name="_Toc515489508"/>
      <w:bookmarkStart w:id="2" w:name="_Toc515492053"/>
      <w:r w:rsidRPr="00CC77B1">
        <w:rPr>
          <w:rFonts w:ascii="Vadana" w:hAnsi="Vadana"/>
          <w:sz w:val="24"/>
          <w:szCs w:val="24"/>
        </w:rPr>
        <w:lastRenderedPageBreak/>
        <w:t>Declaration</w:t>
      </w:r>
      <w:bookmarkEnd w:id="1"/>
      <w:bookmarkEnd w:id="2"/>
    </w:p>
    <w:p w:rsidR="00DB5B6F" w:rsidRPr="00FE10CA" w:rsidRDefault="00DB5B6F" w:rsidP="00DB5B6F"/>
    <w:p w:rsidR="00DB5B6F" w:rsidRPr="00987349" w:rsidRDefault="00DB5B6F" w:rsidP="00DB5B6F">
      <w:pPr>
        <w:spacing w:line="360" w:lineRule="auto"/>
        <w:rPr>
          <w:rFonts w:ascii="Vadana" w:hAnsi="Vadana"/>
          <w:sz w:val="24"/>
          <w:szCs w:val="24"/>
        </w:rPr>
      </w:pPr>
      <w:r w:rsidRPr="00987349">
        <w:rPr>
          <w:rFonts w:ascii="Vadana" w:hAnsi="Vadana"/>
          <w:sz w:val="24"/>
          <w:szCs w:val="24"/>
        </w:rPr>
        <w:t>“I am aware of the University’s rules on plagiarism and collusion and I understand that, if I am found to have broken these rules, it will be treated as Academic Misconduct and dealt with accordingly. I understand that if I lend this piece of work to another student and they copy all or part of it, either with or without my knowledge or permission, I shall be guilty of collusion.</w:t>
      </w:r>
    </w:p>
    <w:p w:rsidR="00DB5B6F" w:rsidRPr="00987349" w:rsidRDefault="00DB5B6F" w:rsidP="00DB5B6F">
      <w:pPr>
        <w:spacing w:line="360" w:lineRule="auto"/>
        <w:rPr>
          <w:rFonts w:ascii="Vadana" w:hAnsi="Vadana"/>
          <w:sz w:val="24"/>
          <w:szCs w:val="24"/>
        </w:rPr>
      </w:pPr>
      <w:r w:rsidRPr="00987349">
        <w:rPr>
          <w:rFonts w:ascii="Vadana" w:hAnsi="Vadana"/>
          <w:sz w:val="24"/>
          <w:szCs w:val="24"/>
        </w:rPr>
        <w:t xml:space="preserve"> • In submitting this work I confirm that I am aware of, and am abiding by, the University’s expectations for proof-reading. </w:t>
      </w:r>
    </w:p>
    <w:p w:rsidR="00DB5B6F" w:rsidRPr="00987349" w:rsidRDefault="00DB5B6F" w:rsidP="00DB5B6F">
      <w:pPr>
        <w:spacing w:line="360" w:lineRule="auto"/>
        <w:rPr>
          <w:rFonts w:ascii="Vadana" w:hAnsi="Vadana"/>
          <w:sz w:val="24"/>
          <w:szCs w:val="24"/>
        </w:rPr>
      </w:pPr>
      <w:r w:rsidRPr="00987349">
        <w:rPr>
          <w:rFonts w:ascii="Vadana" w:hAnsi="Vadana"/>
          <w:sz w:val="24"/>
          <w:szCs w:val="24"/>
        </w:rPr>
        <w:t>• I understand that I must submit this coursework by the time and date published. I also understand that if this coursework is submitted late it will, if submitted within 5 working days of the deadline date and time, be given a pass mark as a maximum mark. If received more than 5 working days after the deadline date and time, it will receive a mark of 0%. For referred or repeat coursework, I understand that if the coursework is not submitted by the published date and time, a mark of 0% will be automatically awarded.</w:t>
      </w:r>
    </w:p>
    <w:p w:rsidR="00DB5B6F" w:rsidRPr="00987349" w:rsidRDefault="00DB5B6F" w:rsidP="00DB5B6F">
      <w:pPr>
        <w:spacing w:line="360" w:lineRule="auto"/>
        <w:rPr>
          <w:rFonts w:ascii="Vadana" w:hAnsi="Vadana"/>
          <w:sz w:val="24"/>
          <w:szCs w:val="24"/>
        </w:rPr>
      </w:pPr>
      <w:r w:rsidRPr="00987349">
        <w:rPr>
          <w:rFonts w:ascii="Vadana" w:hAnsi="Vadana"/>
          <w:sz w:val="24"/>
          <w:szCs w:val="24"/>
        </w:rPr>
        <w:t xml:space="preserve"> • I understand that it is entirely my responsibility to ensure that I hand in my full and complete coursework and that any missing pages handed in after the deadline will be disregarded.</w:t>
      </w:r>
    </w:p>
    <w:p w:rsidR="00DB5B6F" w:rsidRPr="00CC77B1" w:rsidRDefault="00DB5B6F" w:rsidP="00DB5B6F">
      <w:pPr>
        <w:spacing w:line="360" w:lineRule="auto"/>
        <w:rPr>
          <w:rFonts w:ascii="Vadana" w:hAnsi="Vadana"/>
          <w:sz w:val="24"/>
          <w:szCs w:val="24"/>
        </w:rPr>
      </w:pPr>
      <w:r w:rsidRPr="00987349">
        <w:rPr>
          <w:rFonts w:ascii="Vadana" w:hAnsi="Vadana"/>
          <w:sz w:val="24"/>
          <w:szCs w:val="24"/>
        </w:rPr>
        <w:t xml:space="preserve"> • I understand that the above rules apply even in the eventuality of computer or other information technology failures.”</w:t>
      </w:r>
    </w:p>
    <w:p w:rsidR="00987349" w:rsidRDefault="00987349" w:rsidP="00961A0F">
      <w:pPr>
        <w:pStyle w:val="Heading1"/>
        <w:spacing w:line="360" w:lineRule="auto"/>
        <w:jc w:val="both"/>
        <w:rPr>
          <w:rFonts w:ascii="Vadana" w:hAnsi="Vadana"/>
          <w:sz w:val="24"/>
          <w:szCs w:val="24"/>
        </w:rPr>
      </w:pPr>
    </w:p>
    <w:p w:rsidR="00987349" w:rsidRDefault="00987349" w:rsidP="00961A0F">
      <w:pPr>
        <w:pStyle w:val="Heading1"/>
        <w:spacing w:line="360" w:lineRule="auto"/>
        <w:jc w:val="both"/>
        <w:rPr>
          <w:rFonts w:ascii="Vadana" w:hAnsi="Vadana"/>
          <w:sz w:val="24"/>
          <w:szCs w:val="24"/>
        </w:rPr>
      </w:pPr>
    </w:p>
    <w:p w:rsidR="00987349" w:rsidRDefault="00987349" w:rsidP="00961A0F">
      <w:pPr>
        <w:pStyle w:val="Heading1"/>
        <w:spacing w:line="360" w:lineRule="auto"/>
        <w:jc w:val="both"/>
        <w:rPr>
          <w:rFonts w:ascii="Vadana" w:hAnsi="Vadana"/>
          <w:sz w:val="24"/>
          <w:szCs w:val="24"/>
        </w:rPr>
      </w:pPr>
    </w:p>
    <w:p w:rsidR="00987349" w:rsidRDefault="00987349" w:rsidP="00961A0F">
      <w:pPr>
        <w:pStyle w:val="Heading1"/>
        <w:spacing w:line="360" w:lineRule="auto"/>
        <w:jc w:val="both"/>
        <w:rPr>
          <w:rFonts w:ascii="Vadana" w:hAnsi="Vadana"/>
          <w:sz w:val="24"/>
          <w:szCs w:val="24"/>
        </w:rPr>
      </w:pPr>
    </w:p>
    <w:p w:rsidR="00987349" w:rsidRDefault="00987349" w:rsidP="00961A0F">
      <w:pPr>
        <w:pStyle w:val="Heading1"/>
        <w:spacing w:line="360" w:lineRule="auto"/>
        <w:jc w:val="both"/>
        <w:rPr>
          <w:rFonts w:ascii="Vadana" w:hAnsi="Vadana"/>
          <w:sz w:val="24"/>
          <w:szCs w:val="24"/>
        </w:rPr>
      </w:pPr>
    </w:p>
    <w:p w:rsidR="00987349" w:rsidRDefault="00987349" w:rsidP="00961A0F">
      <w:pPr>
        <w:pStyle w:val="Heading1"/>
        <w:spacing w:line="360" w:lineRule="auto"/>
        <w:jc w:val="both"/>
        <w:rPr>
          <w:rFonts w:ascii="Vadana" w:hAnsi="Vadana"/>
          <w:sz w:val="24"/>
          <w:szCs w:val="24"/>
        </w:rPr>
      </w:pPr>
    </w:p>
    <w:p w:rsidR="00495237" w:rsidRPr="00961A0F" w:rsidRDefault="00495237" w:rsidP="00961A0F">
      <w:pPr>
        <w:pStyle w:val="Heading1"/>
        <w:spacing w:line="360" w:lineRule="auto"/>
        <w:jc w:val="both"/>
        <w:rPr>
          <w:rFonts w:ascii="Vadana" w:hAnsi="Vadana"/>
          <w:sz w:val="24"/>
          <w:szCs w:val="24"/>
        </w:rPr>
      </w:pPr>
      <w:bookmarkStart w:id="3" w:name="_Toc515492054"/>
      <w:r w:rsidRPr="00961A0F">
        <w:rPr>
          <w:rFonts w:ascii="Vadana" w:hAnsi="Vadana"/>
          <w:sz w:val="24"/>
          <w:szCs w:val="24"/>
        </w:rPr>
        <w:t>Abstract</w:t>
      </w:r>
      <w:bookmarkEnd w:id="3"/>
      <w:r w:rsidRPr="00961A0F">
        <w:rPr>
          <w:rFonts w:ascii="Vadana" w:hAnsi="Vadana"/>
          <w:sz w:val="24"/>
          <w:szCs w:val="24"/>
        </w:rPr>
        <w:t xml:space="preserve"> </w:t>
      </w:r>
    </w:p>
    <w:p w:rsidR="001F1DEF" w:rsidRDefault="00495237" w:rsidP="00961A0F">
      <w:pPr>
        <w:spacing w:line="360" w:lineRule="auto"/>
        <w:jc w:val="both"/>
        <w:rPr>
          <w:rFonts w:ascii="Vadana" w:hAnsi="Vadana"/>
          <w:sz w:val="24"/>
          <w:szCs w:val="24"/>
        </w:rPr>
      </w:pPr>
      <w:r w:rsidRPr="00961A0F">
        <w:rPr>
          <w:rFonts w:ascii="Vadana" w:hAnsi="Vadana"/>
          <w:sz w:val="24"/>
          <w:szCs w:val="24"/>
        </w:rPr>
        <w:t>Field Programmable Gate Array (FPGA) is an efficient reconfigurable integrated circuit platform and has become a core signal processing microchip device of digital systems over the last decade. With the rapid development of semiconductor technology, the performance and system integration of FPGA devices have been significantly progressed.</w:t>
      </w: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Default="00961A0F" w:rsidP="00961A0F">
      <w:pPr>
        <w:spacing w:line="360" w:lineRule="auto"/>
        <w:jc w:val="both"/>
        <w:rPr>
          <w:rFonts w:ascii="Vadana" w:hAnsi="Vadana"/>
          <w:sz w:val="24"/>
          <w:szCs w:val="24"/>
        </w:rPr>
      </w:pPr>
    </w:p>
    <w:p w:rsidR="00961A0F" w:rsidRPr="00961A0F" w:rsidRDefault="00961A0F" w:rsidP="00961A0F">
      <w:pPr>
        <w:spacing w:line="360" w:lineRule="auto"/>
        <w:jc w:val="both"/>
        <w:rPr>
          <w:rFonts w:ascii="Vadana" w:hAnsi="Vadana"/>
          <w:sz w:val="24"/>
          <w:szCs w:val="24"/>
        </w:rPr>
      </w:pPr>
    </w:p>
    <w:sdt>
      <w:sdtPr>
        <w:rPr>
          <w:rFonts w:asciiTheme="minorHAnsi" w:eastAsiaTheme="minorEastAsia" w:hAnsiTheme="minorHAnsi" w:cstheme="minorBidi"/>
          <w:b w:val="0"/>
          <w:bCs w:val="0"/>
          <w:color w:val="auto"/>
          <w:sz w:val="22"/>
          <w:szCs w:val="22"/>
          <w:lang w:val="en-GB"/>
        </w:rPr>
        <w:id w:val="-1536041564"/>
        <w:docPartObj>
          <w:docPartGallery w:val="Table of Contents"/>
          <w:docPartUnique/>
        </w:docPartObj>
      </w:sdtPr>
      <w:sdtEndPr>
        <w:rPr>
          <w:noProof/>
        </w:rPr>
      </w:sdtEndPr>
      <w:sdtContent>
        <w:p w:rsidR="00987349" w:rsidRDefault="00987349">
          <w:pPr>
            <w:pStyle w:val="TOCHeading"/>
          </w:pPr>
          <w:r>
            <w:t>Contents</w:t>
          </w:r>
        </w:p>
        <w:p w:rsidR="00987349" w:rsidRDefault="00987349">
          <w:pPr>
            <w:pStyle w:val="TOC1"/>
            <w:tabs>
              <w:tab w:val="right" w:leader="dot" w:pos="9016"/>
            </w:tabs>
            <w:rPr>
              <w:noProof/>
              <w:lang w:val="en-US" w:eastAsia="en-US"/>
            </w:rPr>
          </w:pPr>
          <w:r>
            <w:fldChar w:fldCharType="begin"/>
          </w:r>
          <w:r>
            <w:instrText xml:space="preserve"> TOC \o "1-3" \h \z \u </w:instrText>
          </w:r>
          <w:r>
            <w:fldChar w:fldCharType="separate"/>
          </w:r>
          <w:hyperlink w:anchor="_Toc515492052" w:history="1">
            <w:r w:rsidRPr="003B05A3">
              <w:rPr>
                <w:rStyle w:val="Hyperlink"/>
                <w:rFonts w:ascii="Vadana" w:eastAsia="Times New Roman" w:hAnsi="Vadana" w:cs="Times New Roman"/>
                <w:noProof/>
              </w:rPr>
              <w:t>Design of asynchronous counter using FPGA board.</w:t>
            </w:r>
            <w:r>
              <w:rPr>
                <w:noProof/>
                <w:webHidden/>
              </w:rPr>
              <w:tab/>
            </w:r>
            <w:r>
              <w:rPr>
                <w:noProof/>
                <w:webHidden/>
              </w:rPr>
              <w:fldChar w:fldCharType="begin"/>
            </w:r>
            <w:r>
              <w:rPr>
                <w:noProof/>
                <w:webHidden/>
              </w:rPr>
              <w:instrText xml:space="preserve"> PAGEREF _Toc515492052 \h </w:instrText>
            </w:r>
            <w:r>
              <w:rPr>
                <w:noProof/>
                <w:webHidden/>
              </w:rPr>
            </w:r>
            <w:r>
              <w:rPr>
                <w:noProof/>
                <w:webHidden/>
              </w:rPr>
              <w:fldChar w:fldCharType="separate"/>
            </w:r>
            <w:r>
              <w:rPr>
                <w:noProof/>
                <w:webHidden/>
              </w:rPr>
              <w:t>1</w:t>
            </w:r>
            <w:r>
              <w:rPr>
                <w:noProof/>
                <w:webHidden/>
              </w:rPr>
              <w:fldChar w:fldCharType="end"/>
            </w:r>
          </w:hyperlink>
        </w:p>
        <w:p w:rsidR="00987349" w:rsidRDefault="005B6A24">
          <w:pPr>
            <w:pStyle w:val="TOC1"/>
            <w:tabs>
              <w:tab w:val="right" w:leader="dot" w:pos="9016"/>
            </w:tabs>
            <w:rPr>
              <w:noProof/>
              <w:lang w:val="en-US" w:eastAsia="en-US"/>
            </w:rPr>
          </w:pPr>
          <w:hyperlink w:anchor="_Toc515492053" w:history="1">
            <w:r w:rsidR="00987349" w:rsidRPr="003B05A3">
              <w:rPr>
                <w:rStyle w:val="Hyperlink"/>
                <w:rFonts w:ascii="Vadana" w:hAnsi="Vadana"/>
                <w:noProof/>
              </w:rPr>
              <w:t>Declaration</w:t>
            </w:r>
            <w:r w:rsidR="00987349">
              <w:rPr>
                <w:noProof/>
                <w:webHidden/>
              </w:rPr>
              <w:tab/>
            </w:r>
            <w:r w:rsidR="00987349">
              <w:rPr>
                <w:noProof/>
                <w:webHidden/>
              </w:rPr>
              <w:fldChar w:fldCharType="begin"/>
            </w:r>
            <w:r w:rsidR="00987349">
              <w:rPr>
                <w:noProof/>
                <w:webHidden/>
              </w:rPr>
              <w:instrText xml:space="preserve"> PAGEREF _Toc515492053 \h </w:instrText>
            </w:r>
            <w:r w:rsidR="00987349">
              <w:rPr>
                <w:noProof/>
                <w:webHidden/>
              </w:rPr>
            </w:r>
            <w:r w:rsidR="00987349">
              <w:rPr>
                <w:noProof/>
                <w:webHidden/>
              </w:rPr>
              <w:fldChar w:fldCharType="separate"/>
            </w:r>
            <w:r w:rsidR="00987349">
              <w:rPr>
                <w:noProof/>
                <w:webHidden/>
              </w:rPr>
              <w:t>2</w:t>
            </w:r>
            <w:r w:rsidR="00987349">
              <w:rPr>
                <w:noProof/>
                <w:webHidden/>
              </w:rPr>
              <w:fldChar w:fldCharType="end"/>
            </w:r>
          </w:hyperlink>
        </w:p>
        <w:p w:rsidR="00987349" w:rsidRDefault="005B6A24">
          <w:pPr>
            <w:pStyle w:val="TOC1"/>
            <w:tabs>
              <w:tab w:val="right" w:leader="dot" w:pos="9016"/>
            </w:tabs>
            <w:rPr>
              <w:noProof/>
              <w:lang w:val="en-US" w:eastAsia="en-US"/>
            </w:rPr>
          </w:pPr>
          <w:hyperlink w:anchor="_Toc515492054" w:history="1">
            <w:r w:rsidR="00987349" w:rsidRPr="003B05A3">
              <w:rPr>
                <w:rStyle w:val="Hyperlink"/>
                <w:rFonts w:ascii="Vadana" w:hAnsi="Vadana"/>
                <w:noProof/>
              </w:rPr>
              <w:t>Abstract</w:t>
            </w:r>
            <w:r w:rsidR="00987349">
              <w:rPr>
                <w:noProof/>
                <w:webHidden/>
              </w:rPr>
              <w:tab/>
            </w:r>
            <w:r w:rsidR="00987349">
              <w:rPr>
                <w:noProof/>
                <w:webHidden/>
              </w:rPr>
              <w:fldChar w:fldCharType="begin"/>
            </w:r>
            <w:r w:rsidR="00987349">
              <w:rPr>
                <w:noProof/>
                <w:webHidden/>
              </w:rPr>
              <w:instrText xml:space="preserve"> PAGEREF _Toc515492054 \h </w:instrText>
            </w:r>
            <w:r w:rsidR="00987349">
              <w:rPr>
                <w:noProof/>
                <w:webHidden/>
              </w:rPr>
            </w:r>
            <w:r w:rsidR="00987349">
              <w:rPr>
                <w:noProof/>
                <w:webHidden/>
              </w:rPr>
              <w:fldChar w:fldCharType="separate"/>
            </w:r>
            <w:r w:rsidR="00987349">
              <w:rPr>
                <w:noProof/>
                <w:webHidden/>
              </w:rPr>
              <w:t>3</w:t>
            </w:r>
            <w:r w:rsidR="00987349">
              <w:rPr>
                <w:noProof/>
                <w:webHidden/>
              </w:rPr>
              <w:fldChar w:fldCharType="end"/>
            </w:r>
          </w:hyperlink>
        </w:p>
        <w:p w:rsidR="00987349" w:rsidRDefault="005B6A24">
          <w:pPr>
            <w:pStyle w:val="TOC1"/>
            <w:tabs>
              <w:tab w:val="right" w:leader="dot" w:pos="9016"/>
            </w:tabs>
            <w:rPr>
              <w:noProof/>
              <w:lang w:val="en-US" w:eastAsia="en-US"/>
            </w:rPr>
          </w:pPr>
          <w:hyperlink w:anchor="_Toc515492055" w:history="1">
            <w:r w:rsidR="00987349" w:rsidRPr="003B05A3">
              <w:rPr>
                <w:rStyle w:val="Hyperlink"/>
                <w:rFonts w:ascii="Vadana" w:hAnsi="Vadana"/>
                <w:noProof/>
              </w:rPr>
              <w:t>Introduction</w:t>
            </w:r>
            <w:r w:rsidR="00987349">
              <w:rPr>
                <w:noProof/>
                <w:webHidden/>
              </w:rPr>
              <w:tab/>
            </w:r>
            <w:r w:rsidR="00987349">
              <w:rPr>
                <w:noProof/>
                <w:webHidden/>
              </w:rPr>
              <w:fldChar w:fldCharType="begin"/>
            </w:r>
            <w:r w:rsidR="00987349">
              <w:rPr>
                <w:noProof/>
                <w:webHidden/>
              </w:rPr>
              <w:instrText xml:space="preserve"> PAGEREF _Toc515492055 \h </w:instrText>
            </w:r>
            <w:r w:rsidR="00987349">
              <w:rPr>
                <w:noProof/>
                <w:webHidden/>
              </w:rPr>
            </w:r>
            <w:r w:rsidR="00987349">
              <w:rPr>
                <w:noProof/>
                <w:webHidden/>
              </w:rPr>
              <w:fldChar w:fldCharType="separate"/>
            </w:r>
            <w:r w:rsidR="00987349">
              <w:rPr>
                <w:noProof/>
                <w:webHidden/>
              </w:rPr>
              <w:t>4</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56" w:history="1">
            <w:r w:rsidR="00987349" w:rsidRPr="003B05A3">
              <w:rPr>
                <w:rStyle w:val="Hyperlink"/>
                <w:rFonts w:ascii="Vadana" w:hAnsi="Vadana"/>
                <w:noProof/>
              </w:rPr>
              <w:t>Problem statement</w:t>
            </w:r>
            <w:r w:rsidR="00987349">
              <w:rPr>
                <w:noProof/>
                <w:webHidden/>
              </w:rPr>
              <w:tab/>
            </w:r>
            <w:r w:rsidR="00987349">
              <w:rPr>
                <w:noProof/>
                <w:webHidden/>
              </w:rPr>
              <w:fldChar w:fldCharType="begin"/>
            </w:r>
            <w:r w:rsidR="00987349">
              <w:rPr>
                <w:noProof/>
                <w:webHidden/>
              </w:rPr>
              <w:instrText xml:space="preserve"> PAGEREF _Toc515492056 \h </w:instrText>
            </w:r>
            <w:r w:rsidR="00987349">
              <w:rPr>
                <w:noProof/>
                <w:webHidden/>
              </w:rPr>
            </w:r>
            <w:r w:rsidR="00987349">
              <w:rPr>
                <w:noProof/>
                <w:webHidden/>
              </w:rPr>
              <w:fldChar w:fldCharType="separate"/>
            </w:r>
            <w:r w:rsidR="00987349">
              <w:rPr>
                <w:noProof/>
                <w:webHidden/>
              </w:rPr>
              <w:t>5</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57" w:history="1">
            <w:r w:rsidR="00987349" w:rsidRPr="003B05A3">
              <w:rPr>
                <w:rStyle w:val="Hyperlink"/>
                <w:rFonts w:ascii="Vadana" w:hAnsi="Vadana"/>
                <w:noProof/>
              </w:rPr>
              <w:t>Aims</w:t>
            </w:r>
            <w:r w:rsidR="00987349">
              <w:rPr>
                <w:noProof/>
                <w:webHidden/>
              </w:rPr>
              <w:tab/>
            </w:r>
            <w:r w:rsidR="00987349">
              <w:rPr>
                <w:noProof/>
                <w:webHidden/>
              </w:rPr>
              <w:fldChar w:fldCharType="begin"/>
            </w:r>
            <w:r w:rsidR="00987349">
              <w:rPr>
                <w:noProof/>
                <w:webHidden/>
              </w:rPr>
              <w:instrText xml:space="preserve"> PAGEREF _Toc515492057 \h </w:instrText>
            </w:r>
            <w:r w:rsidR="00987349">
              <w:rPr>
                <w:noProof/>
                <w:webHidden/>
              </w:rPr>
            </w:r>
            <w:r w:rsidR="00987349">
              <w:rPr>
                <w:noProof/>
                <w:webHidden/>
              </w:rPr>
              <w:fldChar w:fldCharType="separate"/>
            </w:r>
            <w:r w:rsidR="00987349">
              <w:rPr>
                <w:noProof/>
                <w:webHidden/>
              </w:rPr>
              <w:t>5</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58" w:history="1">
            <w:r w:rsidR="00987349" w:rsidRPr="003B05A3">
              <w:rPr>
                <w:rStyle w:val="Hyperlink"/>
                <w:rFonts w:ascii="Vadana" w:hAnsi="Vadana"/>
                <w:noProof/>
              </w:rPr>
              <w:t>Objectives</w:t>
            </w:r>
            <w:r w:rsidR="00987349">
              <w:rPr>
                <w:noProof/>
                <w:webHidden/>
              </w:rPr>
              <w:tab/>
            </w:r>
            <w:r w:rsidR="00987349">
              <w:rPr>
                <w:noProof/>
                <w:webHidden/>
              </w:rPr>
              <w:fldChar w:fldCharType="begin"/>
            </w:r>
            <w:r w:rsidR="00987349">
              <w:rPr>
                <w:noProof/>
                <w:webHidden/>
              </w:rPr>
              <w:instrText xml:space="preserve"> PAGEREF _Toc515492058 \h </w:instrText>
            </w:r>
            <w:r w:rsidR="00987349">
              <w:rPr>
                <w:noProof/>
                <w:webHidden/>
              </w:rPr>
            </w:r>
            <w:r w:rsidR="00987349">
              <w:rPr>
                <w:noProof/>
                <w:webHidden/>
              </w:rPr>
              <w:fldChar w:fldCharType="separate"/>
            </w:r>
            <w:r w:rsidR="00987349">
              <w:rPr>
                <w:noProof/>
                <w:webHidden/>
              </w:rPr>
              <w:t>5</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59" w:history="1">
            <w:r w:rsidR="00987349" w:rsidRPr="003B05A3">
              <w:rPr>
                <w:rStyle w:val="Hyperlink"/>
                <w:rFonts w:ascii="Vadana" w:hAnsi="Vadana"/>
                <w:noProof/>
              </w:rPr>
              <w:t>Components</w:t>
            </w:r>
            <w:r w:rsidR="00987349">
              <w:rPr>
                <w:noProof/>
                <w:webHidden/>
              </w:rPr>
              <w:tab/>
            </w:r>
            <w:r w:rsidR="00987349">
              <w:rPr>
                <w:noProof/>
                <w:webHidden/>
              </w:rPr>
              <w:fldChar w:fldCharType="begin"/>
            </w:r>
            <w:r w:rsidR="00987349">
              <w:rPr>
                <w:noProof/>
                <w:webHidden/>
              </w:rPr>
              <w:instrText xml:space="preserve"> PAGEREF _Toc515492059 \h </w:instrText>
            </w:r>
            <w:r w:rsidR="00987349">
              <w:rPr>
                <w:noProof/>
                <w:webHidden/>
              </w:rPr>
            </w:r>
            <w:r w:rsidR="00987349">
              <w:rPr>
                <w:noProof/>
                <w:webHidden/>
              </w:rPr>
              <w:fldChar w:fldCharType="separate"/>
            </w:r>
            <w:r w:rsidR="00987349">
              <w:rPr>
                <w:noProof/>
                <w:webHidden/>
              </w:rPr>
              <w:t>5</w:t>
            </w:r>
            <w:r w:rsidR="00987349">
              <w:rPr>
                <w:noProof/>
                <w:webHidden/>
              </w:rPr>
              <w:fldChar w:fldCharType="end"/>
            </w:r>
          </w:hyperlink>
        </w:p>
        <w:p w:rsidR="00987349" w:rsidRDefault="005B6A24">
          <w:pPr>
            <w:pStyle w:val="TOC3"/>
            <w:tabs>
              <w:tab w:val="right" w:leader="dot" w:pos="9016"/>
            </w:tabs>
            <w:rPr>
              <w:noProof/>
              <w:lang w:val="en-US" w:eastAsia="en-US"/>
            </w:rPr>
          </w:pPr>
          <w:hyperlink w:anchor="_Toc515492060" w:history="1">
            <w:r w:rsidR="00987349" w:rsidRPr="003B05A3">
              <w:rPr>
                <w:rStyle w:val="Hyperlink"/>
                <w:rFonts w:ascii="Vadana" w:hAnsi="Vadana"/>
                <w:noProof/>
              </w:rPr>
              <w:t>Literature</w:t>
            </w:r>
            <w:r w:rsidR="00987349">
              <w:rPr>
                <w:noProof/>
                <w:webHidden/>
              </w:rPr>
              <w:tab/>
            </w:r>
            <w:r w:rsidR="00987349">
              <w:rPr>
                <w:noProof/>
                <w:webHidden/>
              </w:rPr>
              <w:fldChar w:fldCharType="begin"/>
            </w:r>
            <w:r w:rsidR="00987349">
              <w:rPr>
                <w:noProof/>
                <w:webHidden/>
              </w:rPr>
              <w:instrText xml:space="preserve"> PAGEREF _Toc515492060 \h </w:instrText>
            </w:r>
            <w:r w:rsidR="00987349">
              <w:rPr>
                <w:noProof/>
                <w:webHidden/>
              </w:rPr>
            </w:r>
            <w:r w:rsidR="00987349">
              <w:rPr>
                <w:noProof/>
                <w:webHidden/>
              </w:rPr>
              <w:fldChar w:fldCharType="separate"/>
            </w:r>
            <w:r w:rsidR="00987349">
              <w:rPr>
                <w:noProof/>
                <w:webHidden/>
              </w:rPr>
              <w:t>5</w:t>
            </w:r>
            <w:r w:rsidR="00987349">
              <w:rPr>
                <w:noProof/>
                <w:webHidden/>
              </w:rPr>
              <w:fldChar w:fldCharType="end"/>
            </w:r>
          </w:hyperlink>
        </w:p>
        <w:p w:rsidR="00987349" w:rsidRDefault="005B6A24">
          <w:pPr>
            <w:pStyle w:val="TOC1"/>
            <w:tabs>
              <w:tab w:val="right" w:leader="dot" w:pos="9016"/>
            </w:tabs>
            <w:rPr>
              <w:noProof/>
              <w:lang w:val="en-US" w:eastAsia="en-US"/>
            </w:rPr>
          </w:pPr>
          <w:hyperlink w:anchor="_Toc515492061" w:history="1">
            <w:r w:rsidR="00987349" w:rsidRPr="003B05A3">
              <w:rPr>
                <w:rStyle w:val="Hyperlink"/>
                <w:rFonts w:ascii="Vadana" w:hAnsi="Vadana"/>
                <w:noProof/>
              </w:rPr>
              <w:t>Design methodology</w:t>
            </w:r>
            <w:r w:rsidR="00987349">
              <w:rPr>
                <w:noProof/>
                <w:webHidden/>
              </w:rPr>
              <w:tab/>
            </w:r>
            <w:r w:rsidR="00987349">
              <w:rPr>
                <w:noProof/>
                <w:webHidden/>
              </w:rPr>
              <w:fldChar w:fldCharType="begin"/>
            </w:r>
            <w:r w:rsidR="00987349">
              <w:rPr>
                <w:noProof/>
                <w:webHidden/>
              </w:rPr>
              <w:instrText xml:space="preserve"> PAGEREF _Toc515492061 \h </w:instrText>
            </w:r>
            <w:r w:rsidR="00987349">
              <w:rPr>
                <w:noProof/>
                <w:webHidden/>
              </w:rPr>
            </w:r>
            <w:r w:rsidR="00987349">
              <w:rPr>
                <w:noProof/>
                <w:webHidden/>
              </w:rPr>
              <w:fldChar w:fldCharType="separate"/>
            </w:r>
            <w:r w:rsidR="00987349">
              <w:rPr>
                <w:noProof/>
                <w:webHidden/>
              </w:rPr>
              <w:t>6</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62" w:history="1">
            <w:r w:rsidR="00987349" w:rsidRPr="003B05A3">
              <w:rPr>
                <w:rStyle w:val="Hyperlink"/>
                <w:rFonts w:ascii="Vadana" w:hAnsi="Vadana"/>
                <w:noProof/>
              </w:rPr>
              <w:t>Integrated circuit design</w:t>
            </w:r>
            <w:r w:rsidR="00987349">
              <w:rPr>
                <w:noProof/>
                <w:webHidden/>
              </w:rPr>
              <w:tab/>
            </w:r>
            <w:r w:rsidR="00987349">
              <w:rPr>
                <w:noProof/>
                <w:webHidden/>
              </w:rPr>
              <w:fldChar w:fldCharType="begin"/>
            </w:r>
            <w:r w:rsidR="00987349">
              <w:rPr>
                <w:noProof/>
                <w:webHidden/>
              </w:rPr>
              <w:instrText xml:space="preserve"> PAGEREF _Toc515492062 \h </w:instrText>
            </w:r>
            <w:r w:rsidR="00987349">
              <w:rPr>
                <w:noProof/>
                <w:webHidden/>
              </w:rPr>
            </w:r>
            <w:r w:rsidR="00987349">
              <w:rPr>
                <w:noProof/>
                <w:webHidden/>
              </w:rPr>
              <w:fldChar w:fldCharType="separate"/>
            </w:r>
            <w:r w:rsidR="00987349">
              <w:rPr>
                <w:noProof/>
                <w:webHidden/>
              </w:rPr>
              <w:t>6</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63" w:history="1">
            <w:r w:rsidR="00987349" w:rsidRPr="003B05A3">
              <w:rPr>
                <w:rStyle w:val="Hyperlink"/>
                <w:rFonts w:ascii="Vadana" w:hAnsi="Vadana"/>
                <w:noProof/>
              </w:rPr>
              <w:t>Behavioural design</w:t>
            </w:r>
            <w:r w:rsidR="00987349">
              <w:rPr>
                <w:noProof/>
                <w:webHidden/>
              </w:rPr>
              <w:tab/>
            </w:r>
            <w:r w:rsidR="00987349">
              <w:rPr>
                <w:noProof/>
                <w:webHidden/>
              </w:rPr>
              <w:fldChar w:fldCharType="begin"/>
            </w:r>
            <w:r w:rsidR="00987349">
              <w:rPr>
                <w:noProof/>
                <w:webHidden/>
              </w:rPr>
              <w:instrText xml:space="preserve"> PAGEREF _Toc515492063 \h </w:instrText>
            </w:r>
            <w:r w:rsidR="00987349">
              <w:rPr>
                <w:noProof/>
                <w:webHidden/>
              </w:rPr>
            </w:r>
            <w:r w:rsidR="00987349">
              <w:rPr>
                <w:noProof/>
                <w:webHidden/>
              </w:rPr>
              <w:fldChar w:fldCharType="separate"/>
            </w:r>
            <w:r w:rsidR="00987349">
              <w:rPr>
                <w:noProof/>
                <w:webHidden/>
              </w:rPr>
              <w:t>10</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64" w:history="1">
            <w:r w:rsidR="00987349" w:rsidRPr="003B05A3">
              <w:rPr>
                <w:rStyle w:val="Hyperlink"/>
                <w:rFonts w:ascii="Vadana" w:hAnsi="Vadana"/>
                <w:b/>
                <w:noProof/>
              </w:rPr>
              <w:t>Stage three</w:t>
            </w:r>
            <w:r w:rsidR="00987349">
              <w:rPr>
                <w:noProof/>
                <w:webHidden/>
              </w:rPr>
              <w:tab/>
            </w:r>
            <w:r w:rsidR="00987349">
              <w:rPr>
                <w:noProof/>
                <w:webHidden/>
              </w:rPr>
              <w:fldChar w:fldCharType="begin"/>
            </w:r>
            <w:r w:rsidR="00987349">
              <w:rPr>
                <w:noProof/>
                <w:webHidden/>
              </w:rPr>
              <w:instrText xml:space="preserve"> PAGEREF _Toc515492064 \h </w:instrText>
            </w:r>
            <w:r w:rsidR="00987349">
              <w:rPr>
                <w:noProof/>
                <w:webHidden/>
              </w:rPr>
            </w:r>
            <w:r w:rsidR="00987349">
              <w:rPr>
                <w:noProof/>
                <w:webHidden/>
              </w:rPr>
              <w:fldChar w:fldCharType="separate"/>
            </w:r>
            <w:r w:rsidR="00987349">
              <w:rPr>
                <w:noProof/>
                <w:webHidden/>
              </w:rPr>
              <w:t>11</w:t>
            </w:r>
            <w:r w:rsidR="00987349">
              <w:rPr>
                <w:noProof/>
                <w:webHidden/>
              </w:rPr>
              <w:fldChar w:fldCharType="end"/>
            </w:r>
          </w:hyperlink>
        </w:p>
        <w:p w:rsidR="00987349" w:rsidRDefault="005B6A24">
          <w:pPr>
            <w:pStyle w:val="TOC1"/>
            <w:tabs>
              <w:tab w:val="right" w:leader="dot" w:pos="9016"/>
            </w:tabs>
            <w:rPr>
              <w:noProof/>
              <w:lang w:val="en-US" w:eastAsia="en-US"/>
            </w:rPr>
          </w:pPr>
          <w:hyperlink w:anchor="_Toc515492065" w:history="1">
            <w:r w:rsidR="00987349" w:rsidRPr="003B05A3">
              <w:rPr>
                <w:rStyle w:val="Hyperlink"/>
                <w:rFonts w:ascii="Vadana" w:hAnsi="Vadana"/>
                <w:noProof/>
              </w:rPr>
              <w:t>Results and discussion</w:t>
            </w:r>
            <w:r w:rsidR="00987349">
              <w:rPr>
                <w:noProof/>
                <w:webHidden/>
              </w:rPr>
              <w:tab/>
            </w:r>
            <w:r w:rsidR="00987349">
              <w:rPr>
                <w:noProof/>
                <w:webHidden/>
              </w:rPr>
              <w:fldChar w:fldCharType="begin"/>
            </w:r>
            <w:r w:rsidR="00987349">
              <w:rPr>
                <w:noProof/>
                <w:webHidden/>
              </w:rPr>
              <w:instrText xml:space="preserve"> PAGEREF _Toc515492065 \h </w:instrText>
            </w:r>
            <w:r w:rsidR="00987349">
              <w:rPr>
                <w:noProof/>
                <w:webHidden/>
              </w:rPr>
            </w:r>
            <w:r w:rsidR="00987349">
              <w:rPr>
                <w:noProof/>
                <w:webHidden/>
              </w:rPr>
              <w:fldChar w:fldCharType="separate"/>
            </w:r>
            <w:r w:rsidR="00987349">
              <w:rPr>
                <w:noProof/>
                <w:webHidden/>
              </w:rPr>
              <w:t>11</w:t>
            </w:r>
            <w:r w:rsidR="00987349">
              <w:rPr>
                <w:noProof/>
                <w:webHidden/>
              </w:rPr>
              <w:fldChar w:fldCharType="end"/>
            </w:r>
          </w:hyperlink>
        </w:p>
        <w:p w:rsidR="00987349" w:rsidRDefault="005B6A24">
          <w:pPr>
            <w:pStyle w:val="TOC2"/>
            <w:tabs>
              <w:tab w:val="right" w:leader="dot" w:pos="9016"/>
            </w:tabs>
            <w:rPr>
              <w:noProof/>
              <w:lang w:val="en-US" w:eastAsia="en-US"/>
            </w:rPr>
          </w:pPr>
          <w:hyperlink w:anchor="_Toc515492066" w:history="1">
            <w:r w:rsidR="00987349" w:rsidRPr="003B05A3">
              <w:rPr>
                <w:rStyle w:val="Hyperlink"/>
                <w:noProof/>
              </w:rPr>
              <w:t>ModelSIm outputs</w:t>
            </w:r>
            <w:r w:rsidR="00987349">
              <w:rPr>
                <w:noProof/>
                <w:webHidden/>
              </w:rPr>
              <w:tab/>
            </w:r>
            <w:r w:rsidR="00987349">
              <w:rPr>
                <w:noProof/>
                <w:webHidden/>
              </w:rPr>
              <w:fldChar w:fldCharType="begin"/>
            </w:r>
            <w:r w:rsidR="00987349">
              <w:rPr>
                <w:noProof/>
                <w:webHidden/>
              </w:rPr>
              <w:instrText xml:space="preserve"> PAGEREF _Toc515492066 \h </w:instrText>
            </w:r>
            <w:r w:rsidR="00987349">
              <w:rPr>
                <w:noProof/>
                <w:webHidden/>
              </w:rPr>
            </w:r>
            <w:r w:rsidR="00987349">
              <w:rPr>
                <w:noProof/>
                <w:webHidden/>
              </w:rPr>
              <w:fldChar w:fldCharType="separate"/>
            </w:r>
            <w:r w:rsidR="00987349">
              <w:rPr>
                <w:noProof/>
                <w:webHidden/>
              </w:rPr>
              <w:t>12</w:t>
            </w:r>
            <w:r w:rsidR="00987349">
              <w:rPr>
                <w:noProof/>
                <w:webHidden/>
              </w:rPr>
              <w:fldChar w:fldCharType="end"/>
            </w:r>
          </w:hyperlink>
        </w:p>
        <w:p w:rsidR="00987349" w:rsidRDefault="005B6A24">
          <w:pPr>
            <w:pStyle w:val="TOC1"/>
            <w:tabs>
              <w:tab w:val="right" w:leader="dot" w:pos="9016"/>
            </w:tabs>
            <w:rPr>
              <w:noProof/>
              <w:lang w:val="en-US" w:eastAsia="en-US"/>
            </w:rPr>
          </w:pPr>
          <w:hyperlink w:anchor="_Toc515492067" w:history="1">
            <w:r w:rsidR="00987349" w:rsidRPr="003B05A3">
              <w:rPr>
                <w:rStyle w:val="Hyperlink"/>
                <w:rFonts w:ascii="Vadana" w:hAnsi="Vadana"/>
                <w:noProof/>
              </w:rPr>
              <w:t>Conclusion</w:t>
            </w:r>
            <w:r w:rsidR="00987349">
              <w:rPr>
                <w:noProof/>
                <w:webHidden/>
              </w:rPr>
              <w:tab/>
            </w:r>
            <w:r w:rsidR="00987349">
              <w:rPr>
                <w:noProof/>
                <w:webHidden/>
              </w:rPr>
              <w:fldChar w:fldCharType="begin"/>
            </w:r>
            <w:r w:rsidR="00987349">
              <w:rPr>
                <w:noProof/>
                <w:webHidden/>
              </w:rPr>
              <w:instrText xml:space="preserve"> PAGEREF _Toc515492067 \h </w:instrText>
            </w:r>
            <w:r w:rsidR="00987349">
              <w:rPr>
                <w:noProof/>
                <w:webHidden/>
              </w:rPr>
            </w:r>
            <w:r w:rsidR="00987349">
              <w:rPr>
                <w:noProof/>
                <w:webHidden/>
              </w:rPr>
              <w:fldChar w:fldCharType="separate"/>
            </w:r>
            <w:r w:rsidR="00987349">
              <w:rPr>
                <w:noProof/>
                <w:webHidden/>
              </w:rPr>
              <w:t>14</w:t>
            </w:r>
            <w:r w:rsidR="00987349">
              <w:rPr>
                <w:noProof/>
                <w:webHidden/>
              </w:rPr>
              <w:fldChar w:fldCharType="end"/>
            </w:r>
          </w:hyperlink>
        </w:p>
        <w:p w:rsidR="00987349" w:rsidRDefault="005B6A24">
          <w:pPr>
            <w:pStyle w:val="TOC1"/>
            <w:tabs>
              <w:tab w:val="right" w:leader="dot" w:pos="9016"/>
            </w:tabs>
            <w:rPr>
              <w:noProof/>
              <w:lang w:val="en-US" w:eastAsia="en-US"/>
            </w:rPr>
          </w:pPr>
          <w:hyperlink w:anchor="_Toc515492068" w:history="1">
            <w:r w:rsidR="00987349" w:rsidRPr="003B05A3">
              <w:rPr>
                <w:rStyle w:val="Hyperlink"/>
                <w:rFonts w:ascii="Vadana" w:hAnsi="Vadana"/>
                <w:noProof/>
              </w:rPr>
              <w:t>Future work</w:t>
            </w:r>
            <w:r w:rsidR="00987349">
              <w:rPr>
                <w:noProof/>
                <w:webHidden/>
              </w:rPr>
              <w:tab/>
            </w:r>
            <w:r w:rsidR="00987349">
              <w:rPr>
                <w:noProof/>
                <w:webHidden/>
              </w:rPr>
              <w:fldChar w:fldCharType="begin"/>
            </w:r>
            <w:r w:rsidR="00987349">
              <w:rPr>
                <w:noProof/>
                <w:webHidden/>
              </w:rPr>
              <w:instrText xml:space="preserve"> PAGEREF _Toc515492068 \h </w:instrText>
            </w:r>
            <w:r w:rsidR="00987349">
              <w:rPr>
                <w:noProof/>
                <w:webHidden/>
              </w:rPr>
            </w:r>
            <w:r w:rsidR="00987349">
              <w:rPr>
                <w:noProof/>
                <w:webHidden/>
              </w:rPr>
              <w:fldChar w:fldCharType="separate"/>
            </w:r>
            <w:r w:rsidR="00987349">
              <w:rPr>
                <w:noProof/>
                <w:webHidden/>
              </w:rPr>
              <w:t>15</w:t>
            </w:r>
            <w:r w:rsidR="00987349">
              <w:rPr>
                <w:noProof/>
                <w:webHidden/>
              </w:rPr>
              <w:fldChar w:fldCharType="end"/>
            </w:r>
          </w:hyperlink>
        </w:p>
        <w:p w:rsidR="00987349" w:rsidRDefault="005B6A24">
          <w:pPr>
            <w:pStyle w:val="TOC1"/>
            <w:tabs>
              <w:tab w:val="right" w:leader="dot" w:pos="9016"/>
            </w:tabs>
            <w:rPr>
              <w:noProof/>
              <w:lang w:val="en-US" w:eastAsia="en-US"/>
            </w:rPr>
          </w:pPr>
          <w:hyperlink w:anchor="_Toc515492069" w:history="1">
            <w:r w:rsidR="00987349" w:rsidRPr="003B05A3">
              <w:rPr>
                <w:rStyle w:val="Hyperlink"/>
                <w:rFonts w:ascii="Vadana" w:hAnsi="Vadana"/>
                <w:noProof/>
              </w:rPr>
              <w:t>Reference</w:t>
            </w:r>
            <w:r w:rsidR="00987349">
              <w:rPr>
                <w:noProof/>
                <w:webHidden/>
              </w:rPr>
              <w:tab/>
            </w:r>
            <w:r w:rsidR="00987349">
              <w:rPr>
                <w:noProof/>
                <w:webHidden/>
              </w:rPr>
              <w:fldChar w:fldCharType="begin"/>
            </w:r>
            <w:r w:rsidR="00987349">
              <w:rPr>
                <w:noProof/>
                <w:webHidden/>
              </w:rPr>
              <w:instrText xml:space="preserve"> PAGEREF _Toc515492069 \h </w:instrText>
            </w:r>
            <w:r w:rsidR="00987349">
              <w:rPr>
                <w:noProof/>
                <w:webHidden/>
              </w:rPr>
            </w:r>
            <w:r w:rsidR="00987349">
              <w:rPr>
                <w:noProof/>
                <w:webHidden/>
              </w:rPr>
              <w:fldChar w:fldCharType="separate"/>
            </w:r>
            <w:r w:rsidR="00987349">
              <w:rPr>
                <w:noProof/>
                <w:webHidden/>
              </w:rPr>
              <w:t>15</w:t>
            </w:r>
            <w:r w:rsidR="00987349">
              <w:rPr>
                <w:noProof/>
                <w:webHidden/>
              </w:rPr>
              <w:fldChar w:fldCharType="end"/>
            </w:r>
          </w:hyperlink>
        </w:p>
        <w:p w:rsidR="00987349" w:rsidRDefault="00987349">
          <w:r>
            <w:rPr>
              <w:b/>
              <w:bCs/>
              <w:noProof/>
            </w:rPr>
            <w:fldChar w:fldCharType="end"/>
          </w:r>
        </w:p>
      </w:sdtContent>
    </w:sdt>
    <w:p w:rsidR="00987349" w:rsidRDefault="00987349" w:rsidP="00961A0F">
      <w:pPr>
        <w:pStyle w:val="Heading1"/>
        <w:spacing w:line="360" w:lineRule="auto"/>
        <w:jc w:val="both"/>
        <w:rPr>
          <w:rFonts w:ascii="Vadana" w:hAnsi="Vadana"/>
          <w:sz w:val="24"/>
          <w:szCs w:val="24"/>
        </w:rPr>
      </w:pPr>
    </w:p>
    <w:p w:rsidR="00987349" w:rsidRDefault="00987349" w:rsidP="00987349"/>
    <w:p w:rsidR="00987349" w:rsidRDefault="00987349" w:rsidP="00987349"/>
    <w:p w:rsidR="00987349" w:rsidRDefault="00987349" w:rsidP="00987349"/>
    <w:p w:rsidR="00987349" w:rsidRDefault="00987349" w:rsidP="00987349"/>
    <w:p w:rsidR="00987349" w:rsidRDefault="00987349" w:rsidP="00987349"/>
    <w:p w:rsidR="00987349" w:rsidRDefault="00987349" w:rsidP="00987349"/>
    <w:p w:rsidR="00987349" w:rsidRDefault="00987349" w:rsidP="00987349"/>
    <w:p w:rsidR="00987349" w:rsidRDefault="00987349" w:rsidP="00987349"/>
    <w:p w:rsidR="00987349" w:rsidRDefault="00987349" w:rsidP="00987349"/>
    <w:p w:rsidR="00987349" w:rsidRPr="00987349" w:rsidRDefault="00987349" w:rsidP="00987349"/>
    <w:p w:rsidR="00495237" w:rsidRPr="00961A0F" w:rsidRDefault="00495237" w:rsidP="00961A0F">
      <w:pPr>
        <w:pStyle w:val="Heading1"/>
        <w:spacing w:line="360" w:lineRule="auto"/>
        <w:jc w:val="both"/>
        <w:rPr>
          <w:rFonts w:ascii="Vadana" w:hAnsi="Vadana"/>
          <w:sz w:val="24"/>
          <w:szCs w:val="24"/>
        </w:rPr>
      </w:pPr>
      <w:bookmarkStart w:id="4" w:name="_Toc515492055"/>
      <w:r w:rsidRPr="00961A0F">
        <w:rPr>
          <w:rFonts w:ascii="Vadana" w:hAnsi="Vadana"/>
          <w:sz w:val="24"/>
          <w:szCs w:val="24"/>
        </w:rPr>
        <w:lastRenderedPageBreak/>
        <w:t>Introduction</w:t>
      </w:r>
      <w:bookmarkEnd w:id="4"/>
      <w:r w:rsidRPr="00961A0F">
        <w:rPr>
          <w:rFonts w:ascii="Vadana" w:hAnsi="Vadana"/>
          <w:sz w:val="24"/>
          <w:szCs w:val="24"/>
        </w:rPr>
        <w:t xml:space="preserve"> </w:t>
      </w:r>
    </w:p>
    <w:p w:rsidR="00D8673E" w:rsidRPr="00961A0F" w:rsidRDefault="00495237" w:rsidP="00961A0F">
      <w:pPr>
        <w:spacing w:line="360" w:lineRule="auto"/>
        <w:jc w:val="both"/>
        <w:rPr>
          <w:rFonts w:ascii="Vadana" w:hAnsi="Vadana"/>
          <w:sz w:val="24"/>
          <w:szCs w:val="24"/>
        </w:rPr>
      </w:pPr>
      <w:r w:rsidRPr="00961A0F">
        <w:rPr>
          <w:rFonts w:ascii="Vadana" w:hAnsi="Vadana"/>
          <w:sz w:val="24"/>
          <w:szCs w:val="24"/>
        </w:rPr>
        <w:t xml:space="preserve">The exponential growth in data usage and technological advancement in many fields of engineering, science and medicine has exceeded the pace of Moore’s law over the past 10 years. Companies are now searching for a better way </w:t>
      </w:r>
      <w:r w:rsidR="005E4092" w:rsidRPr="00961A0F">
        <w:rPr>
          <w:rFonts w:ascii="Vadana" w:hAnsi="Vadana"/>
          <w:sz w:val="24"/>
          <w:szCs w:val="24"/>
        </w:rPr>
        <w:t xml:space="preserve">possible </w:t>
      </w:r>
      <w:r w:rsidR="00D8673E" w:rsidRPr="00961A0F">
        <w:rPr>
          <w:rFonts w:ascii="Vadana" w:hAnsi="Vadana"/>
          <w:sz w:val="24"/>
          <w:szCs w:val="24"/>
        </w:rPr>
        <w:t xml:space="preserve">to </w:t>
      </w:r>
      <w:r w:rsidR="0064636B" w:rsidRPr="00961A0F">
        <w:rPr>
          <w:rFonts w:ascii="Vadana" w:hAnsi="Vadana"/>
          <w:sz w:val="24"/>
          <w:szCs w:val="24"/>
        </w:rPr>
        <w:t>deliver</w:t>
      </w:r>
      <w:r w:rsidR="00D8673E" w:rsidRPr="00961A0F">
        <w:rPr>
          <w:rFonts w:ascii="Vadana" w:hAnsi="Vadana"/>
          <w:sz w:val="24"/>
          <w:szCs w:val="24"/>
        </w:rPr>
        <w:t xml:space="preserve"> to the market, energy</w:t>
      </w:r>
      <w:r w:rsidR="005734A2" w:rsidRPr="00961A0F">
        <w:rPr>
          <w:rFonts w:ascii="Vadana" w:hAnsi="Vadana"/>
          <w:sz w:val="24"/>
          <w:szCs w:val="24"/>
        </w:rPr>
        <w:t xml:space="preserve"> efficient</w:t>
      </w:r>
      <w:r w:rsidR="00D8673E" w:rsidRPr="00961A0F">
        <w:rPr>
          <w:rFonts w:ascii="Vadana" w:hAnsi="Vadana"/>
          <w:sz w:val="24"/>
          <w:szCs w:val="24"/>
        </w:rPr>
        <w:t>, cheaper</w:t>
      </w:r>
      <w:r w:rsidR="005734A2" w:rsidRPr="00961A0F">
        <w:rPr>
          <w:rFonts w:ascii="Vadana" w:hAnsi="Vadana"/>
          <w:sz w:val="24"/>
          <w:szCs w:val="24"/>
        </w:rPr>
        <w:t xml:space="preserve"> and reliable components. </w:t>
      </w:r>
      <w:r w:rsidR="00D8673E" w:rsidRPr="00961A0F">
        <w:rPr>
          <w:rFonts w:ascii="Vadana" w:hAnsi="Vadana"/>
          <w:sz w:val="24"/>
          <w:szCs w:val="24"/>
        </w:rPr>
        <w:t xml:space="preserve">A field-programmable gate array (FPGA) is a semiconductor device reprogrammed to perform a specific design application. Its application is </w:t>
      </w:r>
      <w:r w:rsidR="00835760" w:rsidRPr="00961A0F">
        <w:rPr>
          <w:rFonts w:ascii="Vadana" w:hAnsi="Vadana"/>
          <w:sz w:val="24"/>
          <w:szCs w:val="24"/>
        </w:rPr>
        <w:t>evolving rapidly</w:t>
      </w:r>
      <w:r w:rsidR="00D8673E" w:rsidRPr="00961A0F">
        <w:rPr>
          <w:rFonts w:ascii="Vadana" w:hAnsi="Vadana"/>
          <w:sz w:val="24"/>
          <w:szCs w:val="24"/>
        </w:rPr>
        <w:t xml:space="preserve"> in the field</w:t>
      </w:r>
      <w:r w:rsidR="0064636B" w:rsidRPr="00961A0F">
        <w:rPr>
          <w:rFonts w:ascii="Vadana" w:hAnsi="Vadana"/>
          <w:sz w:val="24"/>
          <w:szCs w:val="24"/>
        </w:rPr>
        <w:t xml:space="preserve"> of engineering, </w:t>
      </w:r>
      <w:r w:rsidR="00D8673E" w:rsidRPr="00961A0F">
        <w:rPr>
          <w:rFonts w:ascii="Vadana" w:hAnsi="Vadana"/>
          <w:sz w:val="24"/>
          <w:szCs w:val="24"/>
        </w:rPr>
        <w:t>technology</w:t>
      </w:r>
      <w:r w:rsidR="0064636B" w:rsidRPr="00961A0F">
        <w:rPr>
          <w:rFonts w:ascii="Vadana" w:hAnsi="Vadana"/>
          <w:sz w:val="24"/>
          <w:szCs w:val="24"/>
        </w:rPr>
        <w:t xml:space="preserve"> research </w:t>
      </w:r>
      <w:r w:rsidR="00D8673E" w:rsidRPr="00961A0F">
        <w:rPr>
          <w:rFonts w:ascii="Vadana" w:hAnsi="Vadana"/>
          <w:sz w:val="24"/>
          <w:szCs w:val="24"/>
        </w:rPr>
        <w:t xml:space="preserve">and </w:t>
      </w:r>
      <w:r w:rsidR="0064636B" w:rsidRPr="00961A0F">
        <w:rPr>
          <w:rFonts w:ascii="Vadana" w:hAnsi="Vadana"/>
          <w:sz w:val="24"/>
          <w:szCs w:val="24"/>
        </w:rPr>
        <w:t>in peripherals market</w:t>
      </w:r>
      <w:r w:rsidR="00D8673E" w:rsidRPr="00961A0F">
        <w:rPr>
          <w:rFonts w:ascii="Vadana" w:hAnsi="Vadana"/>
          <w:sz w:val="24"/>
          <w:szCs w:val="24"/>
        </w:rPr>
        <w:t xml:space="preserve"> </w:t>
      </w:r>
      <w:r w:rsidR="00835760" w:rsidRPr="00961A0F">
        <w:rPr>
          <w:rFonts w:ascii="Vadana" w:hAnsi="Vadana"/>
          <w:sz w:val="24"/>
          <w:szCs w:val="24"/>
        </w:rPr>
        <w:fldChar w:fldCharType="begin" w:fldLock="1"/>
      </w:r>
      <w:r w:rsidR="001151DC" w:rsidRPr="00961A0F">
        <w:rPr>
          <w:rFonts w:ascii="Vadana" w:hAnsi="Vadana"/>
          <w:sz w:val="24"/>
          <w:szCs w:val="24"/>
        </w:rPr>
        <w:instrText>ADDIN CSL_CITATION {"citationItems":[{"id":"ITEM-1","itemData":{"DOI":"10.1109/WESCON.1994.403539","ISBN":"1095-791X VO  -","author":[{"dropping-particle":"","family":"Miller","given":"W","non-dropping-particle":"","parse-names":false,"suffix":""}],"container-title":"WESCON/94. Idea/Microelectronics. Conference Record","id":"ITEM-1","issued":{"date-parts":[["1994"]]},"page":"548-551","title":"Real world applications for field programmable gate array devices-an overview","type":"paper-conference"},"uris":["http://www.mendeley.com/documents/?uuid=23555f32-e064-4b8c-8702-c07cd349c2d9","http://www.mendeley.com/documents/?uuid=7bb9a7b5-91f6-45db-907f-85bcfb77cb30"]}],"mendeley":{"formattedCitation":"(Miller, 1994)","plainTextFormattedCitation":"(Miller, 1994)","previouslyFormattedCitation":"(Miller, 1994)"},"properties":{"noteIndex":0},"schema":"https://github.com/citation-style-language/schema/raw/master/csl-citation.json"}</w:instrText>
      </w:r>
      <w:r w:rsidR="00835760" w:rsidRPr="00961A0F">
        <w:rPr>
          <w:rFonts w:ascii="Vadana" w:hAnsi="Vadana"/>
          <w:sz w:val="24"/>
          <w:szCs w:val="24"/>
        </w:rPr>
        <w:fldChar w:fldCharType="separate"/>
      </w:r>
      <w:r w:rsidR="00835760" w:rsidRPr="00961A0F">
        <w:rPr>
          <w:rFonts w:ascii="Vadana" w:hAnsi="Vadana"/>
          <w:noProof/>
          <w:sz w:val="24"/>
          <w:szCs w:val="24"/>
        </w:rPr>
        <w:t>(Miller, 1994)</w:t>
      </w:r>
      <w:r w:rsidR="00835760" w:rsidRPr="00961A0F">
        <w:rPr>
          <w:rFonts w:ascii="Vadana" w:hAnsi="Vadana"/>
          <w:sz w:val="24"/>
          <w:szCs w:val="24"/>
        </w:rPr>
        <w:fldChar w:fldCharType="end"/>
      </w:r>
      <w:r w:rsidR="0064636B" w:rsidRPr="00961A0F">
        <w:rPr>
          <w:rFonts w:ascii="Vadana" w:hAnsi="Vadana"/>
          <w:sz w:val="24"/>
          <w:szCs w:val="24"/>
        </w:rPr>
        <w:t>.</w:t>
      </w:r>
      <w:r w:rsidR="00835760" w:rsidRPr="00961A0F">
        <w:rPr>
          <w:rFonts w:ascii="Vadana" w:hAnsi="Vadana"/>
          <w:sz w:val="24"/>
          <w:szCs w:val="24"/>
        </w:rPr>
        <w:t xml:space="preserve"> </w:t>
      </w:r>
      <w:r w:rsidR="0064636B" w:rsidRPr="00961A0F">
        <w:rPr>
          <w:rFonts w:ascii="Vadana" w:hAnsi="Vadana"/>
          <w:sz w:val="24"/>
          <w:szCs w:val="24"/>
        </w:rPr>
        <w:t xml:space="preserve">FPGAs are </w:t>
      </w:r>
      <w:r w:rsidR="00835760" w:rsidRPr="00961A0F">
        <w:rPr>
          <w:rFonts w:ascii="Vadana" w:hAnsi="Vadana"/>
          <w:sz w:val="24"/>
          <w:szCs w:val="24"/>
        </w:rPr>
        <w:t xml:space="preserve">utilized as hardware coprocessor for low-power and high performance heterogeneous computing system.  </w:t>
      </w:r>
      <w:r w:rsidR="00835760" w:rsidRPr="00961A0F">
        <w:rPr>
          <w:rFonts w:ascii="Vadana" w:hAnsi="Vadana"/>
          <w:sz w:val="24"/>
          <w:szCs w:val="24"/>
        </w:rPr>
        <w:fldChar w:fldCharType="begin" w:fldLock="1"/>
      </w:r>
      <w:r w:rsidR="001151DC" w:rsidRPr="00961A0F">
        <w:rPr>
          <w:rFonts w:ascii="Vadana" w:hAnsi="Vadana"/>
          <w:sz w:val="24"/>
          <w:szCs w:val="24"/>
        </w:rPr>
        <w:instrText>ADDIN CSL_CITATION {"citationItems":[{"id":"ITEM-1","itemData":{"DOI":"10.7873/DATE.2015.0853","ISBN":"1530-1591 VO  -","author":[{"dropping-particle":"","family":"Gheolbănoiu","given":"A","non-dropping-particle":"","parse-names":false,"suffix":""},{"dropping-particle":"","family":"Petrică","given":"L","non-dropping-particle":"","parse-names":false,"suffix":""},{"dropping-particle":"","family":"Coţofană","given":"S","non-dropping-particle":"","parse-names":false,"suffix":""}],"container-title":"2015 Design, Automation &amp; Test in Europe Conference &amp; Exhibition (DATE)","id":"ITEM-1","issued":{"date-parts":[["2015"]]},"page":"1359-1364","title":"Hybrid adaptive clock management for FPGA processor acceleration","type":"paper-conference"},"uris":["http://www.mendeley.com/documents/?uuid=7cfbca28-b46c-4a25-91dd-00655ffabb35","http://www.mendeley.com/documents/?uuid=e917bc8d-2f1b-4346-9eeb-1ae8153799a0"]}],"mendeley":{"formattedCitation":"(Gheolbănoiu, Petrică and Coţofană, 2015)","plainTextFormattedCitation":"(Gheolbănoiu, Petrică and Coţofană, 2015)","previouslyFormattedCitation":"(Gheolbănoiu, Petrică and Coţofană, 2015)"},"properties":{"noteIndex":0},"schema":"https://github.com/citation-style-language/schema/raw/master/csl-citation.json"}</w:instrText>
      </w:r>
      <w:r w:rsidR="00835760" w:rsidRPr="00961A0F">
        <w:rPr>
          <w:rFonts w:ascii="Vadana" w:hAnsi="Vadana"/>
          <w:sz w:val="24"/>
          <w:szCs w:val="24"/>
        </w:rPr>
        <w:fldChar w:fldCharType="separate"/>
      </w:r>
      <w:proofErr w:type="gramStart"/>
      <w:r w:rsidR="00835760" w:rsidRPr="00961A0F">
        <w:rPr>
          <w:rFonts w:ascii="Vadana" w:hAnsi="Vadana"/>
          <w:noProof/>
          <w:sz w:val="24"/>
          <w:szCs w:val="24"/>
        </w:rPr>
        <w:t>(Gheolbănoiu, Petrică and Coţofană, 2015)</w:t>
      </w:r>
      <w:r w:rsidR="00835760" w:rsidRPr="00961A0F">
        <w:rPr>
          <w:rFonts w:ascii="Vadana" w:hAnsi="Vadana"/>
          <w:sz w:val="24"/>
          <w:szCs w:val="24"/>
        </w:rPr>
        <w:fldChar w:fldCharType="end"/>
      </w:r>
      <w:r w:rsidR="00211B0F" w:rsidRPr="00961A0F">
        <w:rPr>
          <w:rFonts w:ascii="Vadana" w:hAnsi="Vadana"/>
          <w:sz w:val="24"/>
          <w:szCs w:val="24"/>
        </w:rPr>
        <w:t>.</w:t>
      </w:r>
      <w:proofErr w:type="gramEnd"/>
      <w:r w:rsidR="00211B0F" w:rsidRPr="00961A0F">
        <w:rPr>
          <w:rFonts w:ascii="Vadana" w:hAnsi="Vadana"/>
          <w:sz w:val="24"/>
          <w:szCs w:val="24"/>
        </w:rPr>
        <w:t xml:space="preserve"> One of the vital part of FPGA is up/down counter</w:t>
      </w:r>
      <w:proofErr w:type="gramStart"/>
      <w:r w:rsidR="00211B0F" w:rsidRPr="00961A0F">
        <w:rPr>
          <w:rFonts w:ascii="Vadana" w:hAnsi="Vadana"/>
          <w:sz w:val="24"/>
          <w:szCs w:val="24"/>
        </w:rPr>
        <w:t xml:space="preserve">, </w:t>
      </w:r>
      <w:r w:rsidR="0064636B" w:rsidRPr="00961A0F">
        <w:rPr>
          <w:rFonts w:ascii="Vadana" w:hAnsi="Vadana"/>
          <w:sz w:val="24"/>
          <w:szCs w:val="24"/>
        </w:rPr>
        <w:t xml:space="preserve"> and</w:t>
      </w:r>
      <w:proofErr w:type="gramEnd"/>
      <w:r w:rsidR="0064636B" w:rsidRPr="00961A0F">
        <w:rPr>
          <w:rFonts w:ascii="Vadana" w:hAnsi="Vadana"/>
          <w:sz w:val="24"/>
          <w:szCs w:val="24"/>
        </w:rPr>
        <w:t xml:space="preserve"> </w:t>
      </w:r>
      <w:r w:rsidR="00211B0F" w:rsidRPr="00961A0F">
        <w:rPr>
          <w:rFonts w:ascii="Vadana" w:hAnsi="Vadana"/>
          <w:sz w:val="24"/>
          <w:szCs w:val="24"/>
        </w:rPr>
        <w:t xml:space="preserve">it has many applications especially in electronic voting system clocks, elevators and microwaves. </w:t>
      </w:r>
    </w:p>
    <w:p w:rsidR="00035B03" w:rsidRPr="00961A0F" w:rsidRDefault="00211B0F" w:rsidP="00961A0F">
      <w:pPr>
        <w:shd w:val="clear" w:color="auto" w:fill="FFFFFF"/>
        <w:spacing w:line="360" w:lineRule="auto"/>
        <w:jc w:val="both"/>
        <w:outlineLvl w:val="5"/>
        <w:rPr>
          <w:rFonts w:ascii="Vadana" w:hAnsi="Vadana"/>
          <w:sz w:val="24"/>
          <w:szCs w:val="24"/>
        </w:rPr>
      </w:pPr>
      <w:r w:rsidRPr="00961A0F">
        <w:rPr>
          <w:rFonts w:ascii="Vadana" w:hAnsi="Vadana"/>
          <w:sz w:val="24"/>
          <w:szCs w:val="24"/>
        </w:rPr>
        <w:t>The main objective of this project is to</w:t>
      </w:r>
      <w:r w:rsidR="0064636B" w:rsidRPr="00961A0F">
        <w:rPr>
          <w:rFonts w:ascii="Vadana" w:hAnsi="Vadana"/>
          <w:sz w:val="24"/>
          <w:szCs w:val="24"/>
        </w:rPr>
        <w:t xml:space="preserve"> design an up/down counter using </w:t>
      </w:r>
      <w:r w:rsidR="00961A0F" w:rsidRPr="00961A0F">
        <w:rPr>
          <w:rFonts w:ascii="Vadana" w:hAnsi="Vadana"/>
          <w:sz w:val="24"/>
          <w:szCs w:val="24"/>
        </w:rPr>
        <w:t>Verilog programming</w:t>
      </w:r>
      <w:r w:rsidR="0064636B" w:rsidRPr="00961A0F">
        <w:rPr>
          <w:rFonts w:ascii="Vadana" w:hAnsi="Vadana"/>
          <w:sz w:val="24"/>
          <w:szCs w:val="24"/>
        </w:rPr>
        <w:t xml:space="preserve">. The output of the counter will be displayed on </w:t>
      </w:r>
      <w:r w:rsidR="009C3250" w:rsidRPr="00961A0F">
        <w:rPr>
          <w:rFonts w:ascii="Vadana" w:hAnsi="Vadana"/>
          <w:sz w:val="24"/>
          <w:szCs w:val="24"/>
        </w:rPr>
        <w:t>Seven</w:t>
      </w:r>
      <w:r w:rsidR="0064636B" w:rsidRPr="00961A0F">
        <w:rPr>
          <w:rFonts w:ascii="Vadana" w:hAnsi="Vadana"/>
          <w:sz w:val="24"/>
          <w:szCs w:val="24"/>
        </w:rPr>
        <w:t xml:space="preserve"> Segment Display available on Altera DE1 </w:t>
      </w:r>
      <w:proofErr w:type="spellStart"/>
      <w:r w:rsidR="0064636B" w:rsidRPr="00961A0F">
        <w:rPr>
          <w:rFonts w:ascii="Vadana" w:hAnsi="Vadana"/>
          <w:sz w:val="24"/>
          <w:szCs w:val="24"/>
        </w:rPr>
        <w:t>SoC.</w:t>
      </w:r>
      <w:proofErr w:type="spellEnd"/>
      <w:r w:rsidR="0064636B" w:rsidRPr="00961A0F">
        <w:rPr>
          <w:rFonts w:ascii="Vadana" w:hAnsi="Vadana"/>
          <w:sz w:val="24"/>
          <w:szCs w:val="24"/>
        </w:rPr>
        <w:t xml:space="preserve"> </w:t>
      </w:r>
      <w:r w:rsidRPr="00961A0F">
        <w:rPr>
          <w:rFonts w:ascii="Vadana" w:hAnsi="Vadana"/>
          <w:sz w:val="24"/>
          <w:szCs w:val="24"/>
        </w:rPr>
        <w:t xml:space="preserve">The remainder </w:t>
      </w:r>
      <w:r w:rsidR="0064636B" w:rsidRPr="00961A0F">
        <w:rPr>
          <w:rFonts w:ascii="Vadana" w:hAnsi="Vadana"/>
          <w:sz w:val="24"/>
          <w:szCs w:val="24"/>
        </w:rPr>
        <w:t xml:space="preserve">of </w:t>
      </w:r>
      <w:r w:rsidR="00961A0F" w:rsidRPr="00961A0F">
        <w:rPr>
          <w:rFonts w:ascii="Vadana" w:hAnsi="Vadana"/>
          <w:sz w:val="24"/>
          <w:szCs w:val="24"/>
        </w:rPr>
        <w:t xml:space="preserve">this </w:t>
      </w:r>
      <w:proofErr w:type="gramStart"/>
      <w:r w:rsidR="00961A0F" w:rsidRPr="00961A0F">
        <w:rPr>
          <w:rFonts w:ascii="Vadana" w:hAnsi="Vadana"/>
          <w:sz w:val="24"/>
          <w:szCs w:val="24"/>
        </w:rPr>
        <w:t>report</w:t>
      </w:r>
      <w:r w:rsidR="0064636B" w:rsidRPr="00961A0F">
        <w:rPr>
          <w:rFonts w:ascii="Vadana" w:hAnsi="Vadana"/>
          <w:sz w:val="24"/>
          <w:szCs w:val="24"/>
        </w:rPr>
        <w:t xml:space="preserve"> </w:t>
      </w:r>
      <w:r w:rsidRPr="00961A0F">
        <w:rPr>
          <w:rFonts w:ascii="Vadana" w:hAnsi="Vadana"/>
          <w:sz w:val="24"/>
          <w:szCs w:val="24"/>
        </w:rPr>
        <w:t xml:space="preserve"> is</w:t>
      </w:r>
      <w:proofErr w:type="gramEnd"/>
      <w:r w:rsidRPr="00961A0F">
        <w:rPr>
          <w:rFonts w:ascii="Vadana" w:hAnsi="Vadana"/>
          <w:sz w:val="24"/>
          <w:szCs w:val="24"/>
        </w:rPr>
        <w:t xml:space="preserve"> organised as follows: Section II presents a literature review </w:t>
      </w:r>
      <w:r w:rsidR="0064636B" w:rsidRPr="00961A0F">
        <w:rPr>
          <w:rFonts w:ascii="Vadana" w:hAnsi="Vadana"/>
          <w:sz w:val="24"/>
          <w:szCs w:val="24"/>
        </w:rPr>
        <w:t>on FPGA and up/down counter design</w:t>
      </w:r>
      <w:r w:rsidRPr="00961A0F">
        <w:rPr>
          <w:rFonts w:ascii="Vadana" w:hAnsi="Vadana"/>
          <w:sz w:val="24"/>
          <w:szCs w:val="24"/>
        </w:rPr>
        <w:t>. Section III discusses the experimental methodology. Results and discussion are presented in Section IV. Concluding remarks are given in Section V.</w:t>
      </w:r>
    </w:p>
    <w:p w:rsidR="002F3982" w:rsidRPr="00961A0F" w:rsidRDefault="002F3982" w:rsidP="00961A0F">
      <w:pPr>
        <w:pStyle w:val="Heading2"/>
        <w:spacing w:line="360" w:lineRule="auto"/>
        <w:jc w:val="both"/>
        <w:rPr>
          <w:rFonts w:ascii="Vadana" w:hAnsi="Vadana"/>
          <w:sz w:val="24"/>
          <w:szCs w:val="24"/>
        </w:rPr>
      </w:pPr>
      <w:bookmarkStart w:id="5" w:name="_Toc515492056"/>
      <w:r w:rsidRPr="00961A0F">
        <w:rPr>
          <w:rFonts w:ascii="Vadana" w:hAnsi="Vadana"/>
          <w:sz w:val="24"/>
          <w:szCs w:val="24"/>
        </w:rPr>
        <w:t>Problem statement</w:t>
      </w:r>
      <w:bookmarkEnd w:id="5"/>
      <w:r w:rsidRPr="00961A0F">
        <w:rPr>
          <w:rFonts w:ascii="Vadana" w:hAnsi="Vadana"/>
          <w:sz w:val="24"/>
          <w:szCs w:val="24"/>
        </w:rPr>
        <w:t xml:space="preserve"> </w:t>
      </w:r>
    </w:p>
    <w:p w:rsidR="002F3982" w:rsidRPr="00961A0F" w:rsidRDefault="002F3982" w:rsidP="00961A0F">
      <w:pPr>
        <w:pStyle w:val="Heading2"/>
        <w:spacing w:line="360" w:lineRule="auto"/>
        <w:jc w:val="both"/>
        <w:rPr>
          <w:rFonts w:ascii="Vadana" w:hAnsi="Vadana"/>
          <w:sz w:val="24"/>
          <w:szCs w:val="24"/>
        </w:rPr>
      </w:pPr>
      <w:bookmarkStart w:id="6" w:name="_Toc515492057"/>
      <w:r w:rsidRPr="00961A0F">
        <w:rPr>
          <w:rFonts w:ascii="Vadana" w:hAnsi="Vadana"/>
          <w:sz w:val="24"/>
          <w:szCs w:val="24"/>
        </w:rPr>
        <w:t>Aims</w:t>
      </w:r>
      <w:bookmarkEnd w:id="6"/>
      <w:r w:rsidRPr="00961A0F">
        <w:rPr>
          <w:rFonts w:ascii="Vadana" w:hAnsi="Vadana"/>
          <w:sz w:val="24"/>
          <w:szCs w:val="24"/>
        </w:rPr>
        <w:t xml:space="preserve"> </w:t>
      </w:r>
    </w:p>
    <w:p w:rsidR="00BD3C65" w:rsidRPr="00961A0F" w:rsidRDefault="00BD3C65" w:rsidP="00961A0F">
      <w:pPr>
        <w:spacing w:line="360" w:lineRule="auto"/>
        <w:jc w:val="both"/>
        <w:rPr>
          <w:rFonts w:ascii="Vadana" w:hAnsi="Vadana"/>
          <w:sz w:val="24"/>
          <w:szCs w:val="24"/>
        </w:rPr>
      </w:pPr>
      <w:r w:rsidRPr="00961A0F">
        <w:rPr>
          <w:rFonts w:ascii="Vadana" w:hAnsi="Vadana"/>
          <w:sz w:val="24"/>
          <w:szCs w:val="24"/>
        </w:rPr>
        <w:t>The main aim of this project is to design an up/down counter using the Altera DE1-SoC.</w:t>
      </w:r>
    </w:p>
    <w:p w:rsidR="002F3982" w:rsidRPr="00961A0F" w:rsidRDefault="002F3982" w:rsidP="00961A0F">
      <w:pPr>
        <w:pStyle w:val="Heading2"/>
        <w:spacing w:line="360" w:lineRule="auto"/>
        <w:jc w:val="both"/>
        <w:rPr>
          <w:rFonts w:ascii="Vadana" w:hAnsi="Vadana"/>
          <w:sz w:val="24"/>
          <w:szCs w:val="24"/>
        </w:rPr>
      </w:pPr>
      <w:bookmarkStart w:id="7" w:name="_Toc515492058"/>
      <w:r w:rsidRPr="00961A0F">
        <w:rPr>
          <w:rFonts w:ascii="Vadana" w:hAnsi="Vadana"/>
          <w:sz w:val="24"/>
          <w:szCs w:val="24"/>
        </w:rPr>
        <w:t>Objectives</w:t>
      </w:r>
      <w:bookmarkEnd w:id="7"/>
      <w:r w:rsidRPr="00961A0F">
        <w:rPr>
          <w:rFonts w:ascii="Vadana" w:hAnsi="Vadana"/>
          <w:sz w:val="24"/>
          <w:szCs w:val="24"/>
        </w:rPr>
        <w:t xml:space="preserve"> </w:t>
      </w:r>
    </w:p>
    <w:p w:rsidR="00BD3C65" w:rsidRPr="00961A0F" w:rsidRDefault="00BD3C65" w:rsidP="00961A0F">
      <w:pPr>
        <w:pStyle w:val="ListParagraph"/>
        <w:numPr>
          <w:ilvl w:val="0"/>
          <w:numId w:val="1"/>
        </w:numPr>
        <w:spacing w:line="360" w:lineRule="auto"/>
        <w:jc w:val="both"/>
        <w:rPr>
          <w:rFonts w:ascii="Vadana" w:hAnsi="Vadana"/>
          <w:sz w:val="24"/>
          <w:szCs w:val="24"/>
        </w:rPr>
      </w:pPr>
      <w:r w:rsidRPr="00961A0F">
        <w:rPr>
          <w:rFonts w:ascii="Vadana" w:hAnsi="Vadana"/>
          <w:sz w:val="24"/>
          <w:szCs w:val="24"/>
        </w:rPr>
        <w:t xml:space="preserve">To carry literature on FGA design </w:t>
      </w:r>
    </w:p>
    <w:p w:rsidR="00BD3C65" w:rsidRPr="00961A0F" w:rsidRDefault="00BD3C65" w:rsidP="00961A0F">
      <w:pPr>
        <w:pStyle w:val="ListParagraph"/>
        <w:numPr>
          <w:ilvl w:val="0"/>
          <w:numId w:val="1"/>
        </w:numPr>
        <w:spacing w:line="360" w:lineRule="auto"/>
        <w:jc w:val="both"/>
        <w:rPr>
          <w:rFonts w:ascii="Vadana" w:hAnsi="Vadana"/>
          <w:sz w:val="24"/>
          <w:szCs w:val="24"/>
        </w:rPr>
      </w:pPr>
      <w:r w:rsidRPr="00961A0F">
        <w:rPr>
          <w:rFonts w:ascii="Vadana" w:hAnsi="Vadana"/>
          <w:sz w:val="24"/>
          <w:szCs w:val="24"/>
        </w:rPr>
        <w:t xml:space="preserve">To be familiarized with Verilog cord </w:t>
      </w:r>
    </w:p>
    <w:p w:rsidR="00BD3C65" w:rsidRPr="00961A0F" w:rsidRDefault="00BD3C65" w:rsidP="00961A0F">
      <w:pPr>
        <w:pStyle w:val="ListParagraph"/>
        <w:numPr>
          <w:ilvl w:val="0"/>
          <w:numId w:val="1"/>
        </w:numPr>
        <w:spacing w:line="360" w:lineRule="auto"/>
        <w:jc w:val="both"/>
        <w:rPr>
          <w:rFonts w:ascii="Vadana" w:hAnsi="Vadana"/>
          <w:sz w:val="24"/>
          <w:szCs w:val="24"/>
        </w:rPr>
      </w:pPr>
      <w:r w:rsidRPr="00961A0F">
        <w:rPr>
          <w:rFonts w:ascii="Vadana" w:hAnsi="Vadana"/>
          <w:sz w:val="24"/>
          <w:szCs w:val="24"/>
        </w:rPr>
        <w:t xml:space="preserve">To design frequency divider </w:t>
      </w:r>
    </w:p>
    <w:p w:rsidR="00BD3C65" w:rsidRPr="00961A0F" w:rsidRDefault="00BD3C65" w:rsidP="00961A0F">
      <w:pPr>
        <w:pStyle w:val="ListParagraph"/>
        <w:numPr>
          <w:ilvl w:val="0"/>
          <w:numId w:val="1"/>
        </w:numPr>
        <w:spacing w:line="360" w:lineRule="auto"/>
        <w:jc w:val="both"/>
        <w:rPr>
          <w:rFonts w:ascii="Vadana" w:hAnsi="Vadana"/>
          <w:sz w:val="24"/>
          <w:szCs w:val="24"/>
        </w:rPr>
      </w:pPr>
      <w:r w:rsidRPr="00961A0F">
        <w:rPr>
          <w:rFonts w:ascii="Vadana" w:hAnsi="Vadana"/>
          <w:sz w:val="24"/>
          <w:szCs w:val="24"/>
        </w:rPr>
        <w:t xml:space="preserve">To design a seven segment display </w:t>
      </w:r>
    </w:p>
    <w:p w:rsidR="00BD3C65" w:rsidRPr="00961A0F" w:rsidRDefault="00BD3C65" w:rsidP="00961A0F">
      <w:pPr>
        <w:pStyle w:val="ListParagraph"/>
        <w:numPr>
          <w:ilvl w:val="0"/>
          <w:numId w:val="1"/>
        </w:numPr>
        <w:spacing w:line="360" w:lineRule="auto"/>
        <w:jc w:val="both"/>
        <w:rPr>
          <w:rFonts w:ascii="Vadana" w:hAnsi="Vadana"/>
          <w:sz w:val="24"/>
          <w:szCs w:val="24"/>
        </w:rPr>
      </w:pPr>
      <w:r w:rsidRPr="00961A0F">
        <w:rPr>
          <w:rFonts w:ascii="Vadana" w:hAnsi="Vadana"/>
          <w:sz w:val="24"/>
          <w:szCs w:val="24"/>
        </w:rPr>
        <w:t xml:space="preserve">And to simulate the up/down counter circuit using  Altera DE1-SoC board </w:t>
      </w:r>
    </w:p>
    <w:p w:rsidR="00CC1AB6" w:rsidRPr="00961A0F" w:rsidRDefault="00CC1AB6" w:rsidP="00961A0F">
      <w:pPr>
        <w:pStyle w:val="Heading2"/>
        <w:spacing w:line="360" w:lineRule="auto"/>
        <w:jc w:val="both"/>
        <w:rPr>
          <w:rFonts w:ascii="Vadana" w:hAnsi="Vadana"/>
          <w:sz w:val="24"/>
          <w:szCs w:val="24"/>
        </w:rPr>
      </w:pPr>
      <w:bookmarkStart w:id="8" w:name="_Toc515492059"/>
      <w:r w:rsidRPr="00961A0F">
        <w:rPr>
          <w:rFonts w:ascii="Vadana" w:hAnsi="Vadana"/>
          <w:sz w:val="24"/>
          <w:szCs w:val="24"/>
        </w:rPr>
        <w:t>Components</w:t>
      </w:r>
      <w:bookmarkEnd w:id="8"/>
      <w:r w:rsidRPr="00961A0F">
        <w:rPr>
          <w:rFonts w:ascii="Vadana" w:hAnsi="Vadana"/>
          <w:sz w:val="24"/>
          <w:szCs w:val="24"/>
        </w:rPr>
        <w:t xml:space="preserve"> </w:t>
      </w:r>
    </w:p>
    <w:p w:rsidR="00CC1AB6" w:rsidRPr="00961A0F" w:rsidRDefault="00CC1AB6" w:rsidP="00961A0F">
      <w:pPr>
        <w:pStyle w:val="ListParagraph"/>
        <w:numPr>
          <w:ilvl w:val="0"/>
          <w:numId w:val="2"/>
        </w:numPr>
        <w:spacing w:line="360" w:lineRule="auto"/>
        <w:jc w:val="both"/>
        <w:rPr>
          <w:rFonts w:ascii="Vadana" w:hAnsi="Vadana"/>
          <w:sz w:val="24"/>
          <w:szCs w:val="24"/>
        </w:rPr>
      </w:pPr>
      <w:proofErr w:type="spellStart"/>
      <w:r w:rsidRPr="00961A0F">
        <w:rPr>
          <w:rFonts w:ascii="Vadana" w:hAnsi="Vadana"/>
          <w:sz w:val="24"/>
          <w:szCs w:val="24"/>
        </w:rPr>
        <w:t>Quartus</w:t>
      </w:r>
      <w:proofErr w:type="spellEnd"/>
      <w:r w:rsidRPr="00961A0F">
        <w:rPr>
          <w:rFonts w:ascii="Vadana" w:hAnsi="Vadana"/>
          <w:sz w:val="24"/>
          <w:szCs w:val="24"/>
        </w:rPr>
        <w:t xml:space="preserve"> II design software </w:t>
      </w:r>
    </w:p>
    <w:p w:rsidR="00CC1AB6" w:rsidRPr="00961A0F" w:rsidRDefault="00CC1AB6" w:rsidP="00961A0F">
      <w:pPr>
        <w:pStyle w:val="ListParagraph"/>
        <w:numPr>
          <w:ilvl w:val="0"/>
          <w:numId w:val="2"/>
        </w:numPr>
        <w:spacing w:line="360" w:lineRule="auto"/>
        <w:jc w:val="both"/>
        <w:rPr>
          <w:rFonts w:ascii="Vadana" w:hAnsi="Vadana"/>
          <w:sz w:val="24"/>
          <w:szCs w:val="24"/>
        </w:rPr>
      </w:pPr>
      <w:r w:rsidRPr="00961A0F">
        <w:rPr>
          <w:rFonts w:ascii="Vadana" w:hAnsi="Vadana"/>
          <w:sz w:val="24"/>
          <w:szCs w:val="24"/>
        </w:rPr>
        <w:t>Altera DE1-SoC development kit</w:t>
      </w:r>
    </w:p>
    <w:p w:rsidR="00CC1AB6" w:rsidRPr="00961A0F" w:rsidRDefault="00CC1AB6" w:rsidP="00961A0F">
      <w:pPr>
        <w:pStyle w:val="ListParagraph"/>
        <w:numPr>
          <w:ilvl w:val="0"/>
          <w:numId w:val="2"/>
        </w:numPr>
        <w:spacing w:line="360" w:lineRule="auto"/>
        <w:jc w:val="both"/>
        <w:rPr>
          <w:rFonts w:ascii="Vadana" w:hAnsi="Vadana"/>
          <w:sz w:val="24"/>
          <w:szCs w:val="24"/>
        </w:rPr>
      </w:pPr>
      <w:proofErr w:type="spellStart"/>
      <w:r w:rsidRPr="00961A0F">
        <w:rPr>
          <w:rFonts w:ascii="Vadana" w:hAnsi="Vadana"/>
          <w:sz w:val="24"/>
          <w:szCs w:val="24"/>
        </w:rPr>
        <w:t>ModelSim</w:t>
      </w:r>
      <w:proofErr w:type="spellEnd"/>
    </w:p>
    <w:p w:rsidR="00AC0D47" w:rsidRPr="00961A0F" w:rsidRDefault="00035B03" w:rsidP="00961A0F">
      <w:pPr>
        <w:pStyle w:val="Heading3"/>
        <w:shd w:val="clear" w:color="auto" w:fill="FFFFFF"/>
        <w:spacing w:line="360" w:lineRule="auto"/>
        <w:jc w:val="both"/>
        <w:rPr>
          <w:rFonts w:ascii="Vadana" w:hAnsi="Vadana"/>
        </w:rPr>
      </w:pPr>
      <w:bookmarkStart w:id="9" w:name="_Toc515492060"/>
      <w:r w:rsidRPr="00961A0F">
        <w:rPr>
          <w:rFonts w:ascii="Vadana" w:hAnsi="Vadana"/>
        </w:rPr>
        <w:lastRenderedPageBreak/>
        <w:t>Literature</w:t>
      </w:r>
      <w:bookmarkEnd w:id="9"/>
      <w:r w:rsidRPr="00961A0F">
        <w:rPr>
          <w:rFonts w:ascii="Vadana" w:hAnsi="Vadana"/>
        </w:rPr>
        <w:t xml:space="preserve"> </w:t>
      </w:r>
    </w:p>
    <w:p w:rsidR="00211B0F" w:rsidRPr="00961A0F" w:rsidRDefault="00586918" w:rsidP="00961A0F">
      <w:pPr>
        <w:pStyle w:val="para1"/>
        <w:shd w:val="clear" w:color="auto" w:fill="FFFFFF"/>
        <w:spacing w:line="360" w:lineRule="auto"/>
        <w:jc w:val="both"/>
        <w:rPr>
          <w:rFonts w:ascii="Vadana" w:eastAsiaTheme="minorEastAsia" w:hAnsi="Vadana" w:cstheme="minorBidi"/>
        </w:rPr>
      </w:pPr>
      <w:r w:rsidRPr="00961A0F">
        <w:rPr>
          <w:rFonts w:ascii="Vadana" w:eastAsiaTheme="minorEastAsia" w:hAnsi="Vadana" w:cstheme="minorBidi"/>
        </w:rPr>
        <w:t>FPGA is</w:t>
      </w:r>
      <w:r w:rsidR="009C3250" w:rsidRPr="00961A0F">
        <w:rPr>
          <w:rFonts w:ascii="Vadana" w:eastAsiaTheme="minorEastAsia" w:hAnsi="Vadana" w:cstheme="minorBidi"/>
        </w:rPr>
        <w:t xml:space="preserve"> an emerging technology </w:t>
      </w:r>
      <w:r w:rsidR="00160515" w:rsidRPr="00961A0F">
        <w:rPr>
          <w:rFonts w:ascii="Vadana" w:eastAsiaTheme="minorEastAsia" w:hAnsi="Vadana" w:cstheme="minorBidi"/>
        </w:rPr>
        <w:t xml:space="preserve">for system architects and board </w:t>
      </w:r>
      <w:proofErr w:type="gramStart"/>
      <w:r w:rsidR="00160515" w:rsidRPr="00961A0F">
        <w:rPr>
          <w:rFonts w:ascii="Vadana" w:eastAsiaTheme="minorEastAsia" w:hAnsi="Vadana" w:cstheme="minorBidi"/>
        </w:rPr>
        <w:t>designers,</w:t>
      </w:r>
      <w:proofErr w:type="gramEnd"/>
      <w:r w:rsidR="00160515" w:rsidRPr="00961A0F">
        <w:rPr>
          <w:rFonts w:ascii="Vadana" w:eastAsiaTheme="minorEastAsia" w:hAnsi="Vadana" w:cstheme="minorBidi"/>
        </w:rPr>
        <w:t xml:space="preserve"> it allows them to trade off costs, development time, performance and supportability without the NRE costs and fabrication time of a custom digital ASI. </w:t>
      </w:r>
      <w:proofErr w:type="gramStart"/>
      <w:r w:rsidR="00160515" w:rsidRPr="00961A0F">
        <w:rPr>
          <w:rFonts w:ascii="Vadana" w:eastAsiaTheme="minorEastAsia" w:hAnsi="Vadana" w:cstheme="minorBidi"/>
        </w:rPr>
        <w:t>This</w:t>
      </w:r>
      <w:proofErr w:type="gramEnd"/>
      <w:r w:rsidR="00160515" w:rsidRPr="00961A0F">
        <w:rPr>
          <w:rFonts w:ascii="Vadana" w:eastAsiaTheme="minorEastAsia" w:hAnsi="Vadana" w:cstheme="minorBidi"/>
        </w:rPr>
        <w:t xml:space="preserve"> programmable ICs </w:t>
      </w:r>
      <w:r w:rsidR="009C3250" w:rsidRPr="00961A0F">
        <w:rPr>
          <w:rFonts w:ascii="Vadana" w:eastAsiaTheme="minorEastAsia" w:hAnsi="Vadana" w:cstheme="minorBidi"/>
        </w:rPr>
        <w:t xml:space="preserve">has a wide range of potential applications </w:t>
      </w:r>
      <w:r w:rsidR="00325030" w:rsidRPr="00961A0F">
        <w:rPr>
          <w:rFonts w:ascii="Vadana" w:eastAsiaTheme="minorEastAsia" w:hAnsi="Vadana" w:cstheme="minorBidi"/>
        </w:rPr>
        <w:t>including</w:t>
      </w:r>
      <w:r w:rsidR="009C3250" w:rsidRPr="00961A0F">
        <w:rPr>
          <w:rFonts w:ascii="Vadana" w:eastAsiaTheme="minorEastAsia" w:hAnsi="Vadana" w:cstheme="minorBidi"/>
        </w:rPr>
        <w:t xml:space="preserve"> </w:t>
      </w:r>
      <w:r w:rsidR="00325030" w:rsidRPr="00961A0F">
        <w:rPr>
          <w:rFonts w:ascii="Vadana" w:eastAsiaTheme="minorEastAsia" w:hAnsi="Vadana" w:cstheme="minorBidi"/>
        </w:rPr>
        <w:t xml:space="preserve">communications infrastructure, sensitive database access, industrial control, and high-performance signal processing. It contains millions of gates of logic, intensive memory  and high-speed transceivers and it is widely being used for research and in an industry </w:t>
      </w:r>
      <w:r w:rsidR="00211B0F" w:rsidRPr="00961A0F">
        <w:rPr>
          <w:rFonts w:ascii="Vadana" w:eastAsiaTheme="minorEastAsia" w:hAnsi="Vadana" w:cstheme="minorBidi"/>
        </w:rPr>
        <w:fldChar w:fldCharType="begin" w:fldLock="1"/>
      </w:r>
      <w:r w:rsidR="001151DC" w:rsidRPr="00961A0F">
        <w:rPr>
          <w:rFonts w:ascii="Vadana" w:eastAsiaTheme="minorEastAsia" w:hAnsi="Vadana" w:cstheme="minorBidi"/>
        </w:rPr>
        <w:instrText>ADDIN CSL_CITATION {"citationItems":[{"id":"ITEM-1","itemData":{"DOI":"10.1109/JPROC.2014.2331672","ISSN":"0018-9219 VO  - 102","author":[{"dropping-particle":"","family":"Trimberger","given":"S M","non-dropping-particle":"","parse-names":false,"suffix":""},{"dropping-particle":"","family":"Moore","given":"J J","non-dropping-particle":"","parse-names":false,"suffix":""}],"container-title":"Proceedings of the IEEE","id":"ITEM-1","issue":"8","issued":{"date-parts":[["2014"]]},"page":"1248-1265","title":"FPGA Security: Motivations, Features, and Applications","type":"article-journal","volume":"102"},"uris":["http://www.mendeley.com/documents/?uuid=f874ae6f-df4d-4e74-8a4c-0a8774f83a1a","http://www.mendeley.com/documents/?uuid=2f64fb8b-0aee-43f0-a031-2146873fcd4a"]}],"mendeley":{"formattedCitation":"(Trimberger and Moore, 2014)","plainTextFormattedCitation":"(Trimberger and Moore, 2014)","previouslyFormattedCitation":"(Trimberger and Moore, 2014)"},"properties":{"noteIndex":0},"schema":"https://github.com/citation-style-language/schema/raw/master/csl-citation.json"}</w:instrText>
      </w:r>
      <w:r w:rsidR="00211B0F" w:rsidRPr="00961A0F">
        <w:rPr>
          <w:rFonts w:ascii="Vadana" w:eastAsiaTheme="minorEastAsia" w:hAnsi="Vadana" w:cstheme="minorBidi"/>
        </w:rPr>
        <w:fldChar w:fldCharType="separate"/>
      </w:r>
      <w:r w:rsidR="00211B0F" w:rsidRPr="00961A0F">
        <w:rPr>
          <w:rFonts w:ascii="Vadana" w:eastAsiaTheme="minorEastAsia" w:hAnsi="Vadana" w:cstheme="minorBidi"/>
          <w:noProof/>
        </w:rPr>
        <w:t>(Trimberger and Moore, 2014)</w:t>
      </w:r>
      <w:r w:rsidR="00211B0F" w:rsidRPr="00961A0F">
        <w:rPr>
          <w:rFonts w:ascii="Vadana" w:eastAsiaTheme="minorEastAsia" w:hAnsi="Vadana" w:cstheme="minorBidi"/>
        </w:rPr>
        <w:fldChar w:fldCharType="end"/>
      </w:r>
      <w:r w:rsidR="00325030" w:rsidRPr="00961A0F">
        <w:rPr>
          <w:rFonts w:ascii="Vadana" w:eastAsiaTheme="minorEastAsia" w:hAnsi="Vadana" w:cstheme="minorBidi"/>
        </w:rPr>
        <w:t xml:space="preserve">. </w:t>
      </w:r>
      <w:r w:rsidR="001E247E" w:rsidRPr="00961A0F">
        <w:rPr>
          <w:rFonts w:ascii="Vadana" w:eastAsiaTheme="minorEastAsia" w:hAnsi="Vadana" w:cstheme="minorBidi"/>
        </w:rPr>
        <w:t>One of the FPGA hardware design platform is DE1-SoC, the development kit provides ultimate design flexibility with a high-performance and low-power processor system.</w:t>
      </w:r>
      <w:r w:rsidR="001E247E" w:rsidRPr="00961A0F">
        <w:rPr>
          <w:rFonts w:ascii="Vadana" w:eastAsiaTheme="minorEastAsia" w:hAnsi="Vadana" w:cstheme="minorBidi"/>
        </w:rPr>
        <w:fldChar w:fldCharType="begin" w:fldLock="1"/>
      </w:r>
      <w:r w:rsidR="001151DC" w:rsidRPr="00961A0F">
        <w:rPr>
          <w:rFonts w:ascii="Vadana" w:eastAsiaTheme="minorEastAsia" w:hAnsi="Vadana" w:cstheme="minorBidi"/>
        </w:rPr>
        <w:instrText>ADDIN CSL_CITATION {"citationItems":[{"id":"ITEM-1","itemData":{"author":[{"dropping-particle":"","family":"Terasic Inc","given":"","non-dropping-particle":"","parse-names":false,"suffix":""}],"id":"ITEM-1","issued":{"date-parts":[["2016"]]},"number-of-pages":"9","title":"DE1-SoC Development Kit User Manual","type":"report"},"uris":["http://www.mendeley.com/documents/?uuid=7d980fbd-616b-4084-9808-1c34b99e5e58","http://www.mendeley.com/documents/?uuid=1e4e0895-55ac-4584-8e5c-b1248555aa7b"]}],"mendeley":{"formattedCitation":"(Terasic Inc, 2016)","plainTextFormattedCitation":"(Terasic Inc, 2016)","previouslyFormattedCitation":"(Terasic Inc, 2016)"},"properties":{"noteIndex":0},"schema":"https://github.com/citation-style-language/schema/raw/master/csl-citation.json"}</w:instrText>
      </w:r>
      <w:r w:rsidR="001E247E" w:rsidRPr="00961A0F">
        <w:rPr>
          <w:rFonts w:ascii="Vadana" w:eastAsiaTheme="minorEastAsia" w:hAnsi="Vadana" w:cstheme="minorBidi"/>
        </w:rPr>
        <w:fldChar w:fldCharType="separate"/>
      </w:r>
      <w:r w:rsidR="001E247E" w:rsidRPr="00961A0F">
        <w:rPr>
          <w:rFonts w:ascii="Vadana" w:eastAsiaTheme="minorEastAsia" w:hAnsi="Vadana" w:cstheme="minorBidi"/>
          <w:noProof/>
        </w:rPr>
        <w:t>(Terasic Inc, 2016)</w:t>
      </w:r>
      <w:r w:rsidR="001E247E" w:rsidRPr="00961A0F">
        <w:rPr>
          <w:rFonts w:ascii="Vadana" w:eastAsiaTheme="minorEastAsia" w:hAnsi="Vadana" w:cstheme="minorBidi"/>
        </w:rPr>
        <w:fldChar w:fldCharType="end"/>
      </w:r>
      <w:r w:rsidR="00160515" w:rsidRPr="00961A0F">
        <w:rPr>
          <w:rFonts w:ascii="Vadana" w:eastAsiaTheme="minorEastAsia" w:hAnsi="Vadana" w:cstheme="minorBidi"/>
        </w:rPr>
        <w:t>.</w:t>
      </w:r>
    </w:p>
    <w:p w:rsidR="00586918" w:rsidRPr="00961A0F" w:rsidRDefault="00586918" w:rsidP="00961A0F">
      <w:pPr>
        <w:pStyle w:val="para1"/>
        <w:keepNext/>
        <w:shd w:val="clear" w:color="auto" w:fill="FFFFFF"/>
        <w:spacing w:line="360" w:lineRule="auto"/>
        <w:jc w:val="both"/>
        <w:rPr>
          <w:rFonts w:ascii="Vadana" w:hAnsi="Vadana"/>
        </w:rPr>
      </w:pPr>
      <w:r w:rsidRPr="00961A0F">
        <w:rPr>
          <w:rFonts w:ascii="Vadana" w:hAnsi="Vadana" w:cstheme="majorBidi"/>
          <w:noProof/>
          <w:spacing w:val="1"/>
          <w:lang w:val="en-US" w:eastAsia="en-US"/>
        </w:rPr>
        <mc:AlternateContent>
          <mc:Choice Requires="wpg">
            <w:drawing>
              <wp:inline distT="0" distB="0" distL="0" distR="0" wp14:anchorId="18BA0557" wp14:editId="336B98CC">
                <wp:extent cx="4425351" cy="3096883"/>
                <wp:effectExtent l="0" t="0" r="0" b="8890"/>
                <wp:docPr id="4" name="Group 4"/>
                <wp:cNvGraphicFramePr/>
                <a:graphic xmlns:a="http://schemas.openxmlformats.org/drawingml/2006/main">
                  <a:graphicData uri="http://schemas.microsoft.com/office/word/2010/wordprocessingGroup">
                    <wpg:wgp>
                      <wpg:cNvGrpSpPr/>
                      <wpg:grpSpPr>
                        <a:xfrm>
                          <a:off x="0" y="0"/>
                          <a:ext cx="4425351" cy="3096883"/>
                          <a:chOff x="0" y="0"/>
                          <a:chExt cx="5731510" cy="3994318"/>
                        </a:xfrm>
                      </wpg:grpSpPr>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916430"/>
                          </a:xfrm>
                          <a:prstGeom prst="rect">
                            <a:avLst/>
                          </a:prstGeom>
                          <a:noFill/>
                          <a:ln>
                            <a:noFill/>
                          </a:ln>
                        </pic:spPr>
                      </pic:pic>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60385" y="1906438"/>
                            <a:ext cx="5374640" cy="2087880"/>
                          </a:xfrm>
                          <a:prstGeom prst="rect">
                            <a:avLst/>
                          </a:prstGeom>
                          <a:noFill/>
                          <a:ln>
                            <a:noFill/>
                          </a:ln>
                        </pic:spPr>
                      </pic:pic>
                    </wpg:wgp>
                  </a:graphicData>
                </a:graphic>
              </wp:inline>
            </w:drawing>
          </mc:Choice>
          <mc:Fallback>
            <w:pict>
              <v:group id="Group 4" o:spid="_x0000_s1026" style="width:348.45pt;height:243.85pt;mso-position-horizontal-relative:char;mso-position-vertical-relative:line" coordsize="57315,399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15;height:191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LHBnCAAAA2gAAAA8AAABkcnMvZG93bnJldi54bWxEj0trwzAQhO+F/Aexhd4aKQlpgxs55EFD&#10;bqV53LfW1ja2VsZSbOffR4FCj8PMfMMsV4OtRUetLx1rmIwVCOLMmZJzDefT5+sChA/IBmvHpOFG&#10;Hlbp6GmJiXE9f1N3DLmIEPYJaihCaBIpfVaQRT92DXH0fl1rMUTZ5tK02Ee4reVUqTdpseS4UGBD&#10;24Ky6ni1GvZqN99UnZ8pN/vy79lPfpl0vdYvz8P6A0SgIfyH/9oHo2EKjyvxBsj0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1yxwZwgAAANoAAAAPAAAAAAAAAAAAAAAAAJ8C&#10;AABkcnMvZG93bnJldi54bWxQSwUGAAAAAAQABAD3AAAAjgMAAAAA&#10;">
                  <v:imagedata r:id="rId12" o:title=""/>
                  <v:path arrowok="t"/>
                </v:shape>
                <v:shape id="Picture 3" o:spid="_x0000_s1028" type="#_x0000_t75" style="position:absolute;left:603;top:19064;width:53747;height:208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EryzBAAAA2gAAAA8AAABkcnMvZG93bnJldi54bWxEj0FrwkAUhO8F/8PyBG/NphW0pK4hiIV6&#10;NHpob4/sM4nNvheyWxP/fbdQ6HGYmW+YTT65Tt1o8K2wgackBUVciW25NnA+vT2+gPIB2WInTAbu&#10;5CHfzh42mFkZ+Ui3MtQqQthnaKAJoc+09lVDDn0iPXH0LjI4DFEOtbYDjhHuOv2cpivtsOW40GBP&#10;u4aqr/LbGShdRa3vDh+i91cZP4+4LmRlzGI+Fa+gAk3hP/zXfrcGlvB7Jd4Avf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IEryzBAAAA2gAAAA8AAAAAAAAAAAAAAAAAnwIA&#10;AGRycy9kb3ducmV2LnhtbFBLBQYAAAAABAAEAPcAAACNAwAAAAA=&#10;">
                  <v:imagedata r:id="rId13" o:title=""/>
                  <v:path arrowok="t"/>
                </v:shape>
                <w10:anchorlock/>
              </v:group>
            </w:pict>
          </mc:Fallback>
        </mc:AlternateContent>
      </w:r>
    </w:p>
    <w:p w:rsidR="001E247E" w:rsidRPr="00961A0F" w:rsidRDefault="00586918" w:rsidP="00961A0F">
      <w:pPr>
        <w:pStyle w:val="Caption"/>
        <w:spacing w:line="360" w:lineRule="auto"/>
        <w:jc w:val="both"/>
        <w:rPr>
          <w:rFonts w:ascii="Vadana" w:hAnsi="Vadana" w:cstheme="majorBidi"/>
          <w:spacing w:val="1"/>
          <w:sz w:val="24"/>
          <w:szCs w:val="24"/>
        </w:rPr>
      </w:pPr>
      <w:r w:rsidRPr="00961A0F">
        <w:rPr>
          <w:rFonts w:ascii="Vadana" w:hAnsi="Vadana"/>
          <w:sz w:val="24"/>
          <w:szCs w:val="24"/>
        </w:rPr>
        <w:t xml:space="preserve">Figure </w:t>
      </w:r>
      <w:r w:rsidR="002B73B6" w:rsidRPr="00961A0F">
        <w:rPr>
          <w:rFonts w:ascii="Vadana" w:hAnsi="Vadana"/>
          <w:sz w:val="24"/>
          <w:szCs w:val="24"/>
        </w:rPr>
        <w:fldChar w:fldCharType="begin"/>
      </w:r>
      <w:r w:rsidR="002B73B6" w:rsidRPr="00961A0F">
        <w:rPr>
          <w:rFonts w:ascii="Vadana" w:hAnsi="Vadana"/>
          <w:sz w:val="24"/>
          <w:szCs w:val="24"/>
        </w:rPr>
        <w:instrText xml:space="preserve"> SEQ Figure \* ARABIC </w:instrText>
      </w:r>
      <w:r w:rsidR="002B73B6" w:rsidRPr="00961A0F">
        <w:rPr>
          <w:rFonts w:ascii="Vadana" w:hAnsi="Vadana"/>
          <w:sz w:val="24"/>
          <w:szCs w:val="24"/>
        </w:rPr>
        <w:fldChar w:fldCharType="separate"/>
      </w:r>
      <w:r w:rsidR="00522005">
        <w:rPr>
          <w:rFonts w:ascii="Vadana" w:hAnsi="Vadana"/>
          <w:noProof/>
          <w:sz w:val="24"/>
          <w:szCs w:val="24"/>
        </w:rPr>
        <w:t>1</w:t>
      </w:r>
      <w:r w:rsidR="002B73B6" w:rsidRPr="00961A0F">
        <w:rPr>
          <w:rFonts w:ascii="Vadana" w:hAnsi="Vadana"/>
          <w:noProof/>
          <w:sz w:val="24"/>
          <w:szCs w:val="24"/>
        </w:rPr>
        <w:fldChar w:fldCharType="end"/>
      </w:r>
      <w:r w:rsidRPr="00961A0F">
        <w:rPr>
          <w:rFonts w:ascii="Vadana" w:hAnsi="Vadana"/>
          <w:sz w:val="24"/>
          <w:szCs w:val="24"/>
        </w:rPr>
        <w:t xml:space="preserve">DE1-SoC development board (top view) </w:t>
      </w:r>
      <w:r w:rsidRPr="00961A0F">
        <w:rPr>
          <w:rFonts w:ascii="Vadana" w:hAnsi="Vadana"/>
          <w:sz w:val="24"/>
          <w:szCs w:val="24"/>
        </w:rPr>
        <w:fldChar w:fldCharType="begin" w:fldLock="1"/>
      </w:r>
      <w:r w:rsidR="001151DC" w:rsidRPr="00961A0F">
        <w:rPr>
          <w:rFonts w:ascii="Vadana" w:hAnsi="Vadana"/>
          <w:sz w:val="24"/>
          <w:szCs w:val="24"/>
        </w:rPr>
        <w:instrText>ADDIN CSL_CITATION {"citationItems":[{"id":"ITEM-1","itemData":{"author":[{"dropping-particle":"","family":"Terasic Inc","given":"","non-dropping-particle":"","parse-names":false,"suffix":""}],"id":"ITEM-1","issued":{"date-parts":[["2016"]]},"number-of-pages":"9","title":"DE1-SoC Development Kit User Manual","type":"report"},"uris":["http://www.mendeley.com/documents/?uuid=1e4e0895-55ac-4584-8e5c-b1248555aa7b","http://www.mendeley.com/documents/?uuid=7d980fbd-616b-4084-9808-1c34b99e5e58"]}],"mendeley":{"formattedCitation":"(Terasic Inc, 2016)","plainTextFormattedCitation":"(Terasic Inc, 2016)","previouslyFormattedCitation":"(Terasic Inc, 2016)"},"properties":{"noteIndex":0},"schema":"https://github.com/citation-style-language/schema/raw/master/csl-citation.json"}</w:instrText>
      </w:r>
      <w:r w:rsidRPr="00961A0F">
        <w:rPr>
          <w:rFonts w:ascii="Vadana" w:hAnsi="Vadana"/>
          <w:sz w:val="24"/>
          <w:szCs w:val="24"/>
        </w:rPr>
        <w:fldChar w:fldCharType="separate"/>
      </w:r>
      <w:r w:rsidRPr="00961A0F">
        <w:rPr>
          <w:rFonts w:ascii="Vadana" w:hAnsi="Vadana"/>
          <w:i w:val="0"/>
          <w:noProof/>
          <w:sz w:val="24"/>
          <w:szCs w:val="24"/>
        </w:rPr>
        <w:t>(Terasic Inc, 2016)</w:t>
      </w:r>
      <w:r w:rsidRPr="00961A0F">
        <w:rPr>
          <w:rFonts w:ascii="Vadana" w:hAnsi="Vadana"/>
          <w:sz w:val="24"/>
          <w:szCs w:val="24"/>
        </w:rPr>
        <w:fldChar w:fldCharType="end"/>
      </w:r>
    </w:p>
    <w:p w:rsidR="00E651E3" w:rsidRPr="00961A0F" w:rsidRDefault="00E651E3" w:rsidP="00961A0F">
      <w:pPr>
        <w:pStyle w:val="Heading1"/>
        <w:spacing w:line="360" w:lineRule="auto"/>
        <w:jc w:val="both"/>
        <w:rPr>
          <w:rFonts w:ascii="Vadana" w:hAnsi="Vadana"/>
          <w:sz w:val="24"/>
          <w:szCs w:val="24"/>
        </w:rPr>
      </w:pPr>
      <w:bookmarkStart w:id="10" w:name="_Toc515492061"/>
      <w:r w:rsidRPr="00961A0F">
        <w:rPr>
          <w:rFonts w:ascii="Vadana" w:hAnsi="Vadana"/>
          <w:sz w:val="24"/>
          <w:szCs w:val="24"/>
        </w:rPr>
        <w:lastRenderedPageBreak/>
        <w:t>Design methodology</w:t>
      </w:r>
      <w:bookmarkEnd w:id="10"/>
      <w:r w:rsidRPr="00961A0F">
        <w:rPr>
          <w:rFonts w:ascii="Vadana" w:hAnsi="Vadana"/>
          <w:sz w:val="24"/>
          <w:szCs w:val="24"/>
        </w:rPr>
        <w:t xml:space="preserve"> </w:t>
      </w:r>
    </w:p>
    <w:p w:rsidR="002F3982" w:rsidRDefault="002F3982" w:rsidP="00961A0F">
      <w:pPr>
        <w:pStyle w:val="Heading2"/>
        <w:spacing w:line="360" w:lineRule="auto"/>
        <w:jc w:val="both"/>
        <w:rPr>
          <w:rFonts w:ascii="Vadana" w:hAnsi="Vadana"/>
          <w:sz w:val="24"/>
          <w:szCs w:val="24"/>
        </w:rPr>
      </w:pPr>
      <w:bookmarkStart w:id="11" w:name="_Toc515492062"/>
      <w:r w:rsidRPr="00961A0F">
        <w:rPr>
          <w:rFonts w:ascii="Vadana" w:hAnsi="Vadana"/>
          <w:sz w:val="24"/>
          <w:szCs w:val="24"/>
        </w:rPr>
        <w:t xml:space="preserve">Integrated </w:t>
      </w:r>
      <w:r w:rsidR="00E651E3" w:rsidRPr="00961A0F">
        <w:rPr>
          <w:rFonts w:ascii="Vadana" w:hAnsi="Vadana"/>
          <w:sz w:val="24"/>
          <w:szCs w:val="24"/>
        </w:rPr>
        <w:t>circuit d</w:t>
      </w:r>
      <w:r w:rsidRPr="00961A0F">
        <w:rPr>
          <w:rFonts w:ascii="Vadana" w:hAnsi="Vadana"/>
          <w:sz w:val="24"/>
          <w:szCs w:val="24"/>
        </w:rPr>
        <w:t>esign</w:t>
      </w:r>
      <w:bookmarkEnd w:id="11"/>
      <w:r w:rsidRPr="00961A0F">
        <w:rPr>
          <w:rFonts w:ascii="Vadana" w:hAnsi="Vadana"/>
          <w:sz w:val="24"/>
          <w:szCs w:val="24"/>
        </w:rPr>
        <w:t xml:space="preserve"> </w:t>
      </w:r>
    </w:p>
    <w:p w:rsidR="00522005" w:rsidRDefault="00522005" w:rsidP="00522005">
      <w:pPr>
        <w:keepNext/>
      </w:pPr>
      <w:r>
        <w:rPr>
          <w:noProof/>
          <w:lang w:val="en-US" w:eastAsia="en-US"/>
        </w:rPr>
        <w:drawing>
          <wp:inline distT="0" distB="0" distL="0" distR="0" wp14:anchorId="65376675" wp14:editId="19627464">
            <wp:extent cx="2600325" cy="34340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6425" t="25740" r="41786" b="23077"/>
                    <a:stretch/>
                  </pic:blipFill>
                  <pic:spPr bwMode="auto">
                    <a:xfrm>
                      <a:off x="0" y="0"/>
                      <a:ext cx="2604345" cy="3439325"/>
                    </a:xfrm>
                    <a:prstGeom prst="rect">
                      <a:avLst/>
                    </a:prstGeom>
                    <a:ln>
                      <a:noFill/>
                    </a:ln>
                    <a:extLst>
                      <a:ext uri="{53640926-AAD7-44D8-BBD7-CCE9431645EC}">
                        <a14:shadowObscured xmlns:a14="http://schemas.microsoft.com/office/drawing/2010/main"/>
                      </a:ext>
                    </a:extLst>
                  </pic:spPr>
                </pic:pic>
              </a:graphicData>
            </a:graphic>
          </wp:inline>
        </w:drawing>
      </w:r>
      <w:r w:rsidR="0042178C">
        <w:rPr>
          <w:noProof/>
          <w:lang w:val="en-US" w:eastAsia="en-US"/>
        </w:rPr>
        <w:drawing>
          <wp:inline distT="0" distB="0" distL="0" distR="0" wp14:anchorId="11367D4D" wp14:editId="7271B3DC">
            <wp:extent cx="2943225" cy="2200275"/>
            <wp:effectExtent l="0" t="0" r="9525" b="9525"/>
            <wp:docPr id="11" name="Picture 11" descr="Image result for state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ate machin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3225" cy="2200275"/>
                    </a:xfrm>
                    <a:prstGeom prst="rect">
                      <a:avLst/>
                    </a:prstGeom>
                    <a:noFill/>
                    <a:ln>
                      <a:noFill/>
                    </a:ln>
                  </pic:spPr>
                </pic:pic>
              </a:graphicData>
            </a:graphic>
          </wp:inline>
        </w:drawing>
      </w:r>
    </w:p>
    <w:p w:rsidR="0042178C" w:rsidRPr="00522005" w:rsidRDefault="00522005" w:rsidP="0042178C">
      <w:pPr>
        <w:pStyle w:val="Caption"/>
        <w:jc w:val="center"/>
      </w:pPr>
      <w:r>
        <w:t xml:space="preserve">Figure </w:t>
      </w:r>
      <w:r>
        <w:fldChar w:fldCharType="begin"/>
      </w:r>
      <w:r>
        <w:instrText xml:space="preserve"> SEQ Figure \* ARABIC </w:instrText>
      </w:r>
      <w:r>
        <w:fldChar w:fldCharType="separate"/>
      </w:r>
      <w:proofErr w:type="gramStart"/>
      <w:r>
        <w:rPr>
          <w:noProof/>
        </w:rPr>
        <w:t>2</w:t>
      </w:r>
      <w:r>
        <w:fldChar w:fldCharType="end"/>
      </w:r>
      <w:r>
        <w:t xml:space="preserve"> Flowchart</w:t>
      </w:r>
      <w:r w:rsidR="0042178C">
        <w:t xml:space="preserve">                                                                    </w:t>
      </w:r>
      <w:r w:rsidR="0042178C">
        <w:t xml:space="preserve">Figure </w:t>
      </w:r>
      <w:r w:rsidR="0042178C">
        <w:fldChar w:fldCharType="begin"/>
      </w:r>
      <w:r w:rsidR="0042178C">
        <w:instrText xml:space="preserve"> SEQ Figure \* ARABIC </w:instrText>
      </w:r>
      <w:r w:rsidR="0042178C">
        <w:fldChar w:fldCharType="separate"/>
      </w:r>
      <w:r w:rsidR="0042178C">
        <w:rPr>
          <w:noProof/>
        </w:rPr>
        <w:t>3</w:t>
      </w:r>
      <w:r w:rsidR="0042178C">
        <w:fldChar w:fldCharType="end"/>
      </w:r>
      <w:r w:rsidR="0042178C">
        <w:t xml:space="preserve"> Switch state machine</w:t>
      </w:r>
      <w:proofErr w:type="gramEnd"/>
    </w:p>
    <w:p w:rsidR="00522005" w:rsidRDefault="00522005" w:rsidP="0042178C">
      <w:pPr>
        <w:pStyle w:val="Caption"/>
      </w:pPr>
    </w:p>
    <w:p w:rsidR="001F5455" w:rsidRPr="00961A0F" w:rsidRDefault="002F3982" w:rsidP="00961A0F">
      <w:pPr>
        <w:spacing w:line="360" w:lineRule="auto"/>
        <w:jc w:val="both"/>
        <w:rPr>
          <w:rFonts w:ascii="Vadana" w:hAnsi="Vadana"/>
          <w:sz w:val="24"/>
          <w:szCs w:val="24"/>
        </w:rPr>
      </w:pPr>
      <w:r w:rsidRPr="00961A0F">
        <w:rPr>
          <w:rFonts w:ascii="Vadana" w:hAnsi="Vadana"/>
          <w:sz w:val="24"/>
          <w:szCs w:val="24"/>
        </w:rPr>
        <w:t>The design for the integrated circuit involves four</w:t>
      </w:r>
      <w:r w:rsidR="001F5455" w:rsidRPr="00961A0F">
        <w:rPr>
          <w:rFonts w:ascii="Vadana" w:hAnsi="Vadana"/>
          <w:sz w:val="24"/>
          <w:szCs w:val="24"/>
        </w:rPr>
        <w:t xml:space="preserve"> main</w:t>
      </w:r>
      <w:r w:rsidRPr="00961A0F">
        <w:rPr>
          <w:rFonts w:ascii="Vadana" w:hAnsi="Vadana"/>
          <w:sz w:val="24"/>
          <w:szCs w:val="24"/>
        </w:rPr>
        <w:t xml:space="preserve"> components:</w:t>
      </w:r>
    </w:p>
    <w:p w:rsidR="001F5455" w:rsidRPr="00961A0F" w:rsidRDefault="002F3982" w:rsidP="00961A0F">
      <w:pPr>
        <w:spacing w:line="360" w:lineRule="auto"/>
        <w:jc w:val="both"/>
        <w:rPr>
          <w:rFonts w:ascii="Vadana" w:hAnsi="Vadana"/>
          <w:sz w:val="24"/>
          <w:szCs w:val="24"/>
        </w:rPr>
      </w:pPr>
      <w:r w:rsidRPr="00961A0F">
        <w:rPr>
          <w:rFonts w:ascii="Vadana" w:hAnsi="Vadana"/>
          <w:b/>
          <w:sz w:val="24"/>
          <w:szCs w:val="24"/>
        </w:rPr>
        <w:t>Phase-Locked Loop (PLL):</w:t>
      </w:r>
      <w:r w:rsidR="00E537E5" w:rsidRPr="00961A0F">
        <w:rPr>
          <w:rFonts w:ascii="Vadana" w:hAnsi="Vadana"/>
          <w:sz w:val="24"/>
          <w:szCs w:val="24"/>
        </w:rPr>
        <w:t xml:space="preserve"> </w:t>
      </w:r>
      <w:r w:rsidR="00E537E5" w:rsidRPr="00961A0F">
        <w:rPr>
          <w:rFonts w:ascii="Vadana" w:hAnsi="Vadana" w:cs="Arial"/>
          <w:color w:val="222222"/>
          <w:sz w:val="24"/>
          <w:szCs w:val="24"/>
          <w:shd w:val="clear" w:color="auto" w:fill="FFFFFF"/>
        </w:rPr>
        <w:t xml:space="preserve"> is </w:t>
      </w:r>
      <w:r w:rsidR="00AA5E8A" w:rsidRPr="00961A0F">
        <w:rPr>
          <w:rFonts w:ascii="Vadana" w:hAnsi="Vadana" w:cs="Arial"/>
          <w:color w:val="222222"/>
          <w:sz w:val="24"/>
          <w:szCs w:val="24"/>
          <w:shd w:val="clear" w:color="auto" w:fill="FFFFFF"/>
        </w:rPr>
        <w:t xml:space="preserve">a feedback </w:t>
      </w:r>
      <w:r w:rsidR="00E4701F" w:rsidRPr="00961A0F">
        <w:rPr>
          <w:rFonts w:ascii="Vadana" w:hAnsi="Vadana" w:cs="Arial"/>
          <w:color w:val="222222"/>
          <w:sz w:val="24"/>
          <w:szCs w:val="24"/>
          <w:shd w:val="clear" w:color="auto" w:fill="FFFFFF"/>
        </w:rPr>
        <w:t xml:space="preserve">circuit </w:t>
      </w:r>
      <w:r w:rsidR="00AA5E8A" w:rsidRPr="00961A0F">
        <w:rPr>
          <w:rFonts w:ascii="Vadana" w:hAnsi="Vadana" w:cs="Arial"/>
          <w:color w:val="222222"/>
          <w:sz w:val="24"/>
          <w:szCs w:val="24"/>
          <w:shd w:val="clear" w:color="auto" w:fill="FFFFFF"/>
        </w:rPr>
        <w:t>that automatically adjusts the phase of a locally generated signal to match the phase of an input signal.</w:t>
      </w:r>
      <w:r w:rsidR="00160515" w:rsidRPr="00961A0F">
        <w:rPr>
          <w:rFonts w:ascii="Vadana" w:hAnsi="Vadana" w:cs="Arial"/>
          <w:color w:val="222222"/>
          <w:sz w:val="24"/>
          <w:szCs w:val="24"/>
          <w:shd w:val="clear" w:color="auto" w:fill="FFFFFF"/>
        </w:rPr>
        <w:t xml:space="preserve"> </w:t>
      </w:r>
      <w:r w:rsidR="001F5455" w:rsidRPr="00961A0F">
        <w:rPr>
          <w:rFonts w:ascii="Vadana" w:hAnsi="Vadana" w:cs="Arial"/>
          <w:color w:val="222222"/>
          <w:sz w:val="24"/>
          <w:szCs w:val="24"/>
          <w:shd w:val="clear" w:color="auto" w:fill="FFFFFF"/>
        </w:rPr>
        <w:t>This component lock an output signal’s phase relative to an input reference signal’s phase</w:t>
      </w:r>
      <w:r w:rsidR="001151DC" w:rsidRPr="00961A0F">
        <w:rPr>
          <w:rFonts w:ascii="Vadana" w:hAnsi="Vadana" w:cs="Arial"/>
          <w:color w:val="222222"/>
          <w:sz w:val="24"/>
          <w:szCs w:val="24"/>
          <w:shd w:val="clear" w:color="auto" w:fill="FFFFFF"/>
        </w:rPr>
        <w:t xml:space="preserve"> </w:t>
      </w:r>
      <w:r w:rsidR="001151DC" w:rsidRPr="00961A0F">
        <w:rPr>
          <w:rFonts w:ascii="Vadana" w:hAnsi="Vadana" w:cs="Arial"/>
          <w:color w:val="222222"/>
          <w:sz w:val="24"/>
          <w:szCs w:val="24"/>
          <w:shd w:val="clear" w:color="auto" w:fill="FFFFFF"/>
        </w:rPr>
        <w:fldChar w:fldCharType="begin" w:fldLock="1"/>
      </w:r>
      <w:r w:rsidR="001151DC" w:rsidRPr="00961A0F">
        <w:rPr>
          <w:rFonts w:ascii="Vadana" w:hAnsi="Vadana" w:cs="Arial"/>
          <w:color w:val="222222"/>
          <w:sz w:val="24"/>
          <w:szCs w:val="24"/>
          <w:shd w:val="clear" w:color="auto" w:fill="FFFFFF"/>
        </w:rPr>
        <w:instrText>ADDIN CSL_CITATION {"citationItems":[{"id":"ITEM-1","itemData":{"URL":"https://www.altera.com/support/support-resources/operation-and-testing/pll-and-clock-management/pll-basics.html","author":[{"dropping-particle":"","family":"Corporation","given":"Intel","non-dropping-particle":"","parse-names":false,"suffix":""}],"id":"ITEM-1","issued":{"date-parts":[["2018"]]},"title":"Phase-Locked Loop Basics, PLL","type":"webpage"},"uris":["http://www.mendeley.com/documents/?uuid=f992093d-586c-4d70-bea6-dde54352e37f"]}],"mendeley":{"formattedCitation":"(Corporation, 2018)","plainTextFormattedCitation":"(Corporation, 2018)","previouslyFormattedCitation":"(Corporation, 2018)"},"properties":{"noteIndex":0},"schema":"https://github.com/citation-style-language/schema/raw/master/csl-citation.json"}</w:instrText>
      </w:r>
      <w:r w:rsidR="001151DC" w:rsidRPr="00961A0F">
        <w:rPr>
          <w:rFonts w:ascii="Vadana" w:hAnsi="Vadana" w:cs="Arial"/>
          <w:color w:val="222222"/>
          <w:sz w:val="24"/>
          <w:szCs w:val="24"/>
          <w:shd w:val="clear" w:color="auto" w:fill="FFFFFF"/>
        </w:rPr>
        <w:fldChar w:fldCharType="separate"/>
      </w:r>
      <w:r w:rsidR="001151DC" w:rsidRPr="00961A0F">
        <w:rPr>
          <w:rFonts w:ascii="Vadana" w:hAnsi="Vadana" w:cs="Arial"/>
          <w:noProof/>
          <w:color w:val="222222"/>
          <w:sz w:val="24"/>
          <w:szCs w:val="24"/>
          <w:shd w:val="clear" w:color="auto" w:fill="FFFFFF"/>
        </w:rPr>
        <w:t>(Corporation, 2018)</w:t>
      </w:r>
      <w:r w:rsidR="001151DC" w:rsidRPr="00961A0F">
        <w:rPr>
          <w:rFonts w:ascii="Vadana" w:hAnsi="Vadana" w:cs="Arial"/>
          <w:color w:val="222222"/>
          <w:sz w:val="24"/>
          <w:szCs w:val="24"/>
          <w:shd w:val="clear" w:color="auto" w:fill="FFFFFF"/>
        </w:rPr>
        <w:fldChar w:fldCharType="end"/>
      </w:r>
      <w:r w:rsidR="001F5455" w:rsidRPr="00961A0F">
        <w:rPr>
          <w:rFonts w:ascii="Vadana" w:hAnsi="Vadana" w:cs="Arial"/>
          <w:color w:val="222222"/>
          <w:sz w:val="24"/>
          <w:szCs w:val="24"/>
          <w:shd w:val="clear" w:color="auto" w:fill="FFFFFF"/>
        </w:rPr>
        <w:t>.</w:t>
      </w:r>
    </w:p>
    <w:p w:rsidR="00AA5E8A" w:rsidRPr="00522005" w:rsidRDefault="00160515" w:rsidP="00522005">
      <w:pPr>
        <w:spacing w:line="360" w:lineRule="auto"/>
        <w:jc w:val="both"/>
        <w:rPr>
          <w:rFonts w:ascii="Vadana" w:hAnsi="Vadana" w:cs="Arial"/>
          <w:color w:val="222222"/>
          <w:sz w:val="24"/>
          <w:szCs w:val="24"/>
          <w:shd w:val="clear" w:color="auto" w:fill="FFFFFF"/>
        </w:rPr>
      </w:pPr>
      <w:r w:rsidRPr="00522005">
        <w:rPr>
          <w:rFonts w:ascii="Vadana" w:hAnsi="Vadana" w:cs="Arial"/>
          <w:color w:val="222222"/>
          <w:sz w:val="24"/>
          <w:szCs w:val="24"/>
          <w:shd w:val="clear" w:color="auto" w:fill="FFFFFF"/>
        </w:rPr>
        <w:t xml:space="preserve">The output signals may be any periodic waveform, but are typically sinusoids or digital clocks. </w:t>
      </w:r>
      <w:r w:rsidR="00AA5E8A" w:rsidRPr="00522005">
        <w:rPr>
          <w:rFonts w:ascii="Vadana" w:hAnsi="Vadana" w:cs="Arial"/>
          <w:color w:val="222222"/>
          <w:sz w:val="24"/>
          <w:szCs w:val="24"/>
          <w:shd w:val="clear" w:color="auto" w:fill="FFFFFF"/>
        </w:rPr>
        <w:t>The circuit is widely used for electronic design, control and measurement applications</w:t>
      </w:r>
      <w:r w:rsidR="001151DC" w:rsidRPr="00522005">
        <w:rPr>
          <w:rFonts w:ascii="Vadana" w:hAnsi="Vadana" w:cs="Arial"/>
          <w:color w:val="222222"/>
          <w:sz w:val="24"/>
          <w:szCs w:val="24"/>
          <w:shd w:val="clear" w:color="auto" w:fill="FFFFFF"/>
        </w:rPr>
        <w:t xml:space="preserve"> </w:t>
      </w:r>
      <w:r w:rsidR="001151DC" w:rsidRPr="00522005">
        <w:rPr>
          <w:rFonts w:ascii="Vadana" w:hAnsi="Vadana" w:cs="Arial"/>
          <w:color w:val="222222"/>
          <w:sz w:val="24"/>
          <w:szCs w:val="24"/>
          <w:shd w:val="clear" w:color="auto" w:fill="FFFFFF"/>
        </w:rPr>
        <w:fldChar w:fldCharType="begin" w:fldLock="1"/>
      </w:r>
      <w:r w:rsidR="00961A0F" w:rsidRPr="00522005">
        <w:rPr>
          <w:rFonts w:ascii="Vadana" w:hAnsi="Vadana" w:cs="Arial"/>
          <w:color w:val="222222"/>
          <w:sz w:val="24"/>
          <w:szCs w:val="24"/>
          <w:shd w:val="clear" w:color="auto" w:fill="FFFFFF"/>
        </w:rPr>
        <w:instrText>ADDIN CSL_CITATION {"citationItems":[{"id":"ITEM-1","itemData":{"URL":"https://www.altera.com/support/support-resources/operation-and-testing/pll-and-clock-management/pll-basics.html","author":[{"dropping-particle":"","family":"Corporation","given":"Intel","non-dropping-particle":"","parse-names":false,"suffix":""}],"id":"ITEM-1","issued":{"date-parts":[["2018"]]},"title":"Phase-Locked Loop Basics, PLL","type":"webpage"},"uris":["http://www.mendeley.com/documents/?uuid=f992093d-586c-4d70-bea6-dde54352e37f"]}],"mendeley":{"formattedCitation":"(Corporation, 2018)","plainTextFormattedCitation":"(Corporation, 2018)","previouslyFormattedCitation":"(Corporation, 2018)"},"properties":{"noteIndex":0},"schema":"https://github.com/citation-style-language/schema/raw/master/csl-citation.json"}</w:instrText>
      </w:r>
      <w:r w:rsidR="001151DC" w:rsidRPr="00522005">
        <w:rPr>
          <w:rFonts w:ascii="Vadana" w:hAnsi="Vadana" w:cs="Arial"/>
          <w:color w:val="222222"/>
          <w:sz w:val="24"/>
          <w:szCs w:val="24"/>
          <w:shd w:val="clear" w:color="auto" w:fill="FFFFFF"/>
        </w:rPr>
        <w:fldChar w:fldCharType="separate"/>
      </w:r>
      <w:r w:rsidR="001151DC" w:rsidRPr="00522005">
        <w:rPr>
          <w:rFonts w:ascii="Vadana" w:hAnsi="Vadana" w:cs="Arial"/>
          <w:color w:val="222222"/>
          <w:sz w:val="24"/>
          <w:szCs w:val="24"/>
          <w:shd w:val="clear" w:color="auto" w:fill="FFFFFF"/>
        </w:rPr>
        <w:t>(Corporation, 2018)</w:t>
      </w:r>
      <w:r w:rsidR="001151DC" w:rsidRPr="00522005">
        <w:rPr>
          <w:rFonts w:ascii="Vadana" w:hAnsi="Vadana" w:cs="Arial"/>
          <w:color w:val="222222"/>
          <w:sz w:val="24"/>
          <w:szCs w:val="24"/>
          <w:shd w:val="clear" w:color="auto" w:fill="FFFFFF"/>
        </w:rPr>
        <w:fldChar w:fldCharType="end"/>
      </w:r>
      <w:r w:rsidR="00AA5E8A" w:rsidRPr="00522005">
        <w:rPr>
          <w:rFonts w:ascii="Vadana" w:hAnsi="Vadana" w:cs="Arial"/>
          <w:color w:val="222222"/>
          <w:sz w:val="24"/>
          <w:szCs w:val="24"/>
          <w:shd w:val="clear" w:color="auto" w:fill="FFFFFF"/>
        </w:rPr>
        <w:t xml:space="preserve">. In this project the </w:t>
      </w:r>
      <w:r w:rsidR="001B1A27" w:rsidRPr="00522005">
        <w:rPr>
          <w:rFonts w:ascii="Vadana" w:hAnsi="Vadana" w:cs="Arial"/>
          <w:color w:val="222222"/>
          <w:sz w:val="24"/>
          <w:szCs w:val="24"/>
          <w:shd w:val="clear" w:color="auto" w:fill="FFFFFF"/>
        </w:rPr>
        <w:t xml:space="preserve">inputs </w:t>
      </w:r>
      <w:r w:rsidR="00FA2E23" w:rsidRPr="00522005">
        <w:rPr>
          <w:rFonts w:ascii="Vadana" w:hAnsi="Vadana" w:cs="Arial"/>
          <w:color w:val="222222"/>
          <w:sz w:val="24"/>
          <w:szCs w:val="24"/>
          <w:shd w:val="clear" w:color="auto" w:fill="FFFFFF"/>
        </w:rPr>
        <w:t>for</w:t>
      </w:r>
      <w:r w:rsidR="001B1A27" w:rsidRPr="00522005">
        <w:rPr>
          <w:rFonts w:ascii="Vadana" w:hAnsi="Vadana" w:cs="Arial"/>
          <w:color w:val="222222"/>
          <w:sz w:val="24"/>
          <w:szCs w:val="24"/>
          <w:shd w:val="clear" w:color="auto" w:fill="FFFFFF"/>
        </w:rPr>
        <w:t xml:space="preserve"> the PLL are 50 MHZ clock and VCC which is connected to the KEY3 on the main Altera board. The </w:t>
      </w:r>
      <w:r w:rsidR="00AA5E8A" w:rsidRPr="00522005">
        <w:rPr>
          <w:rFonts w:ascii="Vadana" w:hAnsi="Vadana" w:cs="Arial"/>
          <w:color w:val="222222"/>
          <w:sz w:val="24"/>
          <w:szCs w:val="24"/>
          <w:shd w:val="clear" w:color="auto" w:fill="FFFFFF"/>
        </w:rPr>
        <w:t>output of the PLL</w:t>
      </w:r>
      <w:r w:rsidR="001B1A27" w:rsidRPr="00522005">
        <w:rPr>
          <w:rFonts w:ascii="Vadana" w:hAnsi="Vadana" w:cs="Arial"/>
          <w:color w:val="222222"/>
          <w:sz w:val="24"/>
          <w:szCs w:val="24"/>
          <w:shd w:val="clear" w:color="auto" w:fill="FFFFFF"/>
        </w:rPr>
        <w:t xml:space="preserve"> is periodic waveform, typically sinusoidal and </w:t>
      </w:r>
      <w:r w:rsidR="00AA5E8A" w:rsidRPr="00522005">
        <w:rPr>
          <w:rFonts w:ascii="Vadana" w:hAnsi="Vadana" w:cs="Arial"/>
          <w:color w:val="222222"/>
          <w:sz w:val="24"/>
          <w:szCs w:val="24"/>
          <w:shd w:val="clear" w:color="auto" w:fill="FFFFFF"/>
        </w:rPr>
        <w:t>is fed to the input of the clock divider</w:t>
      </w:r>
      <w:r w:rsidR="001B1A27" w:rsidRPr="00522005">
        <w:rPr>
          <w:rFonts w:ascii="Vadana" w:hAnsi="Vadana" w:cs="Arial"/>
          <w:color w:val="222222"/>
          <w:sz w:val="24"/>
          <w:szCs w:val="24"/>
          <w:shd w:val="clear" w:color="auto" w:fill="FFFFFF"/>
        </w:rPr>
        <w:t xml:space="preserve"> as shown in fig</w:t>
      </w:r>
      <w:proofErr w:type="gramStart"/>
      <w:r w:rsidR="001B1A27" w:rsidRPr="00522005">
        <w:rPr>
          <w:rFonts w:ascii="Vadana" w:hAnsi="Vadana" w:cs="Arial"/>
          <w:color w:val="222222"/>
          <w:sz w:val="24"/>
          <w:szCs w:val="24"/>
          <w:shd w:val="clear" w:color="auto" w:fill="FFFFFF"/>
        </w:rPr>
        <w:t>..</w:t>
      </w:r>
      <w:proofErr w:type="gramEnd"/>
      <w:r w:rsidR="001B1A27" w:rsidRPr="00522005">
        <w:rPr>
          <w:rFonts w:ascii="Vadana" w:hAnsi="Vadana" w:cs="Arial"/>
          <w:color w:val="222222"/>
          <w:sz w:val="24"/>
          <w:szCs w:val="24"/>
          <w:shd w:val="clear" w:color="auto" w:fill="FFFFFF"/>
        </w:rPr>
        <w:t xml:space="preserve"> </w:t>
      </w:r>
      <w:proofErr w:type="gramStart"/>
      <w:r w:rsidR="001B1A27" w:rsidRPr="00522005">
        <w:rPr>
          <w:rFonts w:ascii="Vadana" w:hAnsi="Vadana" w:cs="Arial"/>
          <w:color w:val="222222"/>
          <w:sz w:val="24"/>
          <w:szCs w:val="24"/>
          <w:shd w:val="clear" w:color="auto" w:fill="FFFFFF"/>
        </w:rPr>
        <w:t>below</w:t>
      </w:r>
      <w:proofErr w:type="gramEnd"/>
      <w:r w:rsidR="001B1A27" w:rsidRPr="00522005">
        <w:rPr>
          <w:rFonts w:ascii="Vadana" w:hAnsi="Vadana" w:cs="Arial"/>
          <w:color w:val="222222"/>
          <w:sz w:val="24"/>
          <w:szCs w:val="24"/>
          <w:shd w:val="clear" w:color="auto" w:fill="FFFFFF"/>
        </w:rPr>
        <w:t xml:space="preserve">. One of the </w:t>
      </w:r>
      <w:proofErr w:type="gramStart"/>
      <w:r w:rsidR="001B1A27" w:rsidRPr="00522005">
        <w:rPr>
          <w:rFonts w:ascii="Vadana" w:hAnsi="Vadana" w:cs="Arial"/>
          <w:color w:val="222222"/>
          <w:sz w:val="24"/>
          <w:szCs w:val="24"/>
          <w:shd w:val="clear" w:color="auto" w:fill="FFFFFF"/>
        </w:rPr>
        <w:t>function</w:t>
      </w:r>
      <w:proofErr w:type="gramEnd"/>
      <w:r w:rsidR="001B1A27" w:rsidRPr="00522005">
        <w:rPr>
          <w:rFonts w:ascii="Vadana" w:hAnsi="Vadana" w:cs="Arial"/>
          <w:color w:val="222222"/>
          <w:sz w:val="24"/>
          <w:szCs w:val="24"/>
          <w:shd w:val="clear" w:color="auto" w:fill="FFFFFF"/>
        </w:rPr>
        <w:t xml:space="preserve"> of this connection is to make sure that, the entire system is asynchronous and to also make sure all the components are synchronised to the same clock </w:t>
      </w:r>
    </w:p>
    <w:p w:rsidR="00987349" w:rsidRDefault="00AA5E8A" w:rsidP="00987349">
      <w:pPr>
        <w:keepNext/>
        <w:jc w:val="center"/>
      </w:pPr>
      <w:r w:rsidRPr="00961A0F">
        <w:rPr>
          <w:noProof/>
          <w:lang w:val="en-US" w:eastAsia="en-US"/>
        </w:rPr>
        <w:lastRenderedPageBreak/>
        <w:drawing>
          <wp:inline distT="0" distB="0" distL="0" distR="0" wp14:anchorId="1B9BC0B0" wp14:editId="413BE087">
            <wp:extent cx="4681182" cy="2468017"/>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1397" t="18495" r="26015" b="32187"/>
                    <a:stretch/>
                  </pic:blipFill>
                  <pic:spPr bwMode="auto">
                    <a:xfrm>
                      <a:off x="0" y="0"/>
                      <a:ext cx="4697514" cy="2476628"/>
                    </a:xfrm>
                    <a:prstGeom prst="rect">
                      <a:avLst/>
                    </a:prstGeom>
                    <a:ln>
                      <a:noFill/>
                    </a:ln>
                    <a:extLst>
                      <a:ext uri="{53640926-AAD7-44D8-BBD7-CCE9431645EC}">
                        <a14:shadowObscured xmlns:a14="http://schemas.microsoft.com/office/drawing/2010/main"/>
                      </a:ext>
                    </a:extLst>
                  </pic:spPr>
                </pic:pic>
              </a:graphicData>
            </a:graphic>
          </wp:inline>
        </w:drawing>
      </w:r>
    </w:p>
    <w:p w:rsidR="001F5455" w:rsidRPr="00987349" w:rsidRDefault="00987349" w:rsidP="00987349">
      <w:pPr>
        <w:pStyle w:val="Caption"/>
        <w:jc w:val="center"/>
      </w:pPr>
      <w:r>
        <w:t xml:space="preserve">Figure </w:t>
      </w:r>
      <w:r w:rsidR="005B6A24">
        <w:fldChar w:fldCharType="begin"/>
      </w:r>
      <w:r w:rsidR="005B6A24">
        <w:instrText xml:space="preserve"> SEQ Figure \* ARABIC </w:instrText>
      </w:r>
      <w:r w:rsidR="005B6A24">
        <w:fldChar w:fldCharType="separate"/>
      </w:r>
      <w:r w:rsidR="00522005">
        <w:rPr>
          <w:noProof/>
        </w:rPr>
        <w:t>4</w:t>
      </w:r>
      <w:r w:rsidR="005B6A24">
        <w:rPr>
          <w:noProof/>
        </w:rPr>
        <w:fldChar w:fldCharType="end"/>
      </w:r>
      <w:r>
        <w:t>Cross section of the top-level-design</w:t>
      </w:r>
    </w:p>
    <w:p w:rsidR="00A740FA" w:rsidRPr="00961A0F" w:rsidRDefault="004B0094" w:rsidP="00961A0F">
      <w:pPr>
        <w:spacing w:line="360" w:lineRule="auto"/>
        <w:jc w:val="both"/>
        <w:rPr>
          <w:rFonts w:ascii="Vadana" w:hAnsi="Vadana" w:cs="Arial"/>
          <w:color w:val="222222"/>
          <w:sz w:val="24"/>
          <w:szCs w:val="24"/>
          <w:shd w:val="clear" w:color="auto" w:fill="FFFFFF"/>
        </w:rPr>
      </w:pPr>
      <w:r w:rsidRPr="00961A0F">
        <w:rPr>
          <w:rFonts w:ascii="Vadana" w:hAnsi="Vadana"/>
          <w:b/>
          <w:sz w:val="24"/>
          <w:szCs w:val="24"/>
        </w:rPr>
        <w:t>Clock divider:</w:t>
      </w:r>
      <w:r w:rsidR="006256A8" w:rsidRPr="00961A0F">
        <w:rPr>
          <w:rFonts w:ascii="Vadana" w:hAnsi="Vadana"/>
          <w:sz w:val="24"/>
          <w:szCs w:val="24"/>
        </w:rPr>
        <w:t xml:space="preserve">  a</w:t>
      </w:r>
      <w:r w:rsidRPr="00961A0F">
        <w:rPr>
          <w:rFonts w:ascii="Vadana" w:hAnsi="Vadana"/>
          <w:sz w:val="24"/>
          <w:szCs w:val="24"/>
        </w:rPr>
        <w:t xml:space="preserve">lso known as frequency divider provides an output clock signal that is a divided frequency of the input. This component plays an important role </w:t>
      </w:r>
      <w:r w:rsidR="001611B3" w:rsidRPr="00961A0F">
        <w:rPr>
          <w:rFonts w:ascii="Vadana" w:hAnsi="Vadana"/>
          <w:sz w:val="24"/>
          <w:szCs w:val="24"/>
        </w:rPr>
        <w:t xml:space="preserve">in digital circuit design. </w:t>
      </w:r>
      <w:r w:rsidR="006256A8" w:rsidRPr="00961A0F">
        <w:rPr>
          <w:rFonts w:ascii="Vadana" w:hAnsi="Vadana" w:cs="Arial"/>
          <w:color w:val="222222"/>
          <w:sz w:val="24"/>
          <w:szCs w:val="24"/>
          <w:shd w:val="clear" w:color="auto" w:fill="FFFFFF"/>
        </w:rPr>
        <w:t>T</w:t>
      </w:r>
      <w:r w:rsidR="00A740FA" w:rsidRPr="00961A0F">
        <w:rPr>
          <w:rFonts w:ascii="Vadana" w:hAnsi="Vadana" w:cs="Arial"/>
          <w:color w:val="222222"/>
          <w:sz w:val="24"/>
          <w:szCs w:val="24"/>
          <w:shd w:val="clear" w:color="auto" w:fill="FFFFFF"/>
        </w:rPr>
        <w:t xml:space="preserve">he inputs for the clock divider are reset which is connected to the KEY0 on the main Altera board and the </w:t>
      </w:r>
      <w:proofErr w:type="spellStart"/>
      <w:r w:rsidR="006256A8" w:rsidRPr="00961A0F">
        <w:rPr>
          <w:rFonts w:ascii="Vadana" w:hAnsi="Vadana" w:cs="Arial"/>
          <w:color w:val="222222"/>
          <w:sz w:val="24"/>
          <w:szCs w:val="24"/>
          <w:shd w:val="clear" w:color="auto" w:fill="FFFFFF"/>
        </w:rPr>
        <w:t>clk</w:t>
      </w:r>
      <w:proofErr w:type="spellEnd"/>
      <w:r w:rsidR="006256A8" w:rsidRPr="00961A0F">
        <w:rPr>
          <w:rFonts w:ascii="Vadana" w:hAnsi="Vadana" w:cs="Arial"/>
          <w:color w:val="222222"/>
          <w:sz w:val="24"/>
          <w:szCs w:val="24"/>
          <w:shd w:val="clear" w:color="auto" w:fill="FFFFFF"/>
        </w:rPr>
        <w:t xml:space="preserve"> which is an output of PLL </w:t>
      </w:r>
      <w:proofErr w:type="gramStart"/>
      <w:r w:rsidR="006256A8" w:rsidRPr="00961A0F">
        <w:rPr>
          <w:rFonts w:ascii="Vadana" w:hAnsi="Vadana" w:cs="Arial"/>
          <w:color w:val="222222"/>
          <w:sz w:val="24"/>
          <w:szCs w:val="24"/>
          <w:shd w:val="clear" w:color="auto" w:fill="FFFFFF"/>
        </w:rPr>
        <w:t>( 50</w:t>
      </w:r>
      <w:proofErr w:type="gramEnd"/>
      <w:r w:rsidR="006256A8" w:rsidRPr="00961A0F">
        <w:rPr>
          <w:rFonts w:ascii="Vadana" w:hAnsi="Vadana" w:cs="Arial"/>
          <w:color w:val="222222"/>
          <w:sz w:val="24"/>
          <w:szCs w:val="24"/>
          <w:shd w:val="clear" w:color="auto" w:fill="FFFFFF"/>
        </w:rPr>
        <w:t xml:space="preserve"> MHZ clock) fed to the clock divider as explained in the previous section. The circuit connection is shown below  </w:t>
      </w:r>
    </w:p>
    <w:p w:rsidR="008563B2" w:rsidRPr="00961A0F" w:rsidRDefault="008563B2" w:rsidP="00961A0F">
      <w:pPr>
        <w:spacing w:line="360" w:lineRule="auto"/>
        <w:jc w:val="both"/>
        <w:rPr>
          <w:rFonts w:ascii="Vadana" w:hAnsi="Vadana"/>
          <w:sz w:val="24"/>
          <w:szCs w:val="24"/>
        </w:rPr>
      </w:pPr>
    </w:p>
    <w:p w:rsidR="00987349" w:rsidRDefault="00F34157" w:rsidP="00987349">
      <w:pPr>
        <w:keepNext/>
        <w:spacing w:line="360" w:lineRule="auto"/>
        <w:jc w:val="center"/>
      </w:pPr>
      <w:r w:rsidRPr="00961A0F">
        <w:rPr>
          <w:rFonts w:ascii="Vadana" w:hAnsi="Vadana"/>
          <w:noProof/>
          <w:sz w:val="24"/>
          <w:szCs w:val="24"/>
          <w:lang w:val="en-US" w:eastAsia="en-US"/>
        </w:rPr>
        <w:drawing>
          <wp:inline distT="0" distB="0" distL="0" distR="0" wp14:anchorId="3121648D" wp14:editId="691B2FF7">
            <wp:extent cx="3357349" cy="2392282"/>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41353" t="19527" r="21505" b="33396"/>
                    <a:stretch/>
                  </pic:blipFill>
                  <pic:spPr bwMode="auto">
                    <a:xfrm>
                      <a:off x="0" y="0"/>
                      <a:ext cx="3365235" cy="2397901"/>
                    </a:xfrm>
                    <a:prstGeom prst="rect">
                      <a:avLst/>
                    </a:prstGeom>
                    <a:ln>
                      <a:noFill/>
                    </a:ln>
                    <a:extLst>
                      <a:ext uri="{53640926-AAD7-44D8-BBD7-CCE9431645EC}">
                        <a14:shadowObscured xmlns:a14="http://schemas.microsoft.com/office/drawing/2010/main"/>
                      </a:ext>
                    </a:extLst>
                  </pic:spPr>
                </pic:pic>
              </a:graphicData>
            </a:graphic>
          </wp:inline>
        </w:drawing>
      </w:r>
    </w:p>
    <w:p w:rsidR="008563B2" w:rsidRPr="00961A0F" w:rsidRDefault="00987349" w:rsidP="00987349">
      <w:pPr>
        <w:pStyle w:val="Caption"/>
        <w:jc w:val="center"/>
        <w:rPr>
          <w:rFonts w:ascii="Vadana" w:hAnsi="Vadana"/>
          <w:sz w:val="24"/>
          <w:szCs w:val="24"/>
        </w:rPr>
      </w:pPr>
      <w:r>
        <w:t xml:space="preserve">Figure </w:t>
      </w:r>
      <w:r w:rsidR="005B6A24">
        <w:fldChar w:fldCharType="begin"/>
      </w:r>
      <w:r w:rsidR="005B6A24">
        <w:instrText xml:space="preserve"> SEQ Figure \* ARA</w:instrText>
      </w:r>
      <w:r w:rsidR="005B6A24">
        <w:instrText xml:space="preserve">BIC </w:instrText>
      </w:r>
      <w:r w:rsidR="005B6A24">
        <w:fldChar w:fldCharType="separate"/>
      </w:r>
      <w:r w:rsidR="00522005">
        <w:rPr>
          <w:noProof/>
        </w:rPr>
        <w:t>5</w:t>
      </w:r>
      <w:r w:rsidR="005B6A24">
        <w:rPr>
          <w:noProof/>
        </w:rPr>
        <w:fldChar w:fldCharType="end"/>
      </w:r>
      <w:r>
        <w:t xml:space="preserve"> Cross section of the circuit</w:t>
      </w:r>
    </w:p>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The 50 MHz output of the PLL </w:t>
      </w:r>
      <w:r w:rsidR="001E7AA9" w:rsidRPr="00961A0F">
        <w:rPr>
          <w:rFonts w:ascii="Vadana" w:hAnsi="Vadana"/>
          <w:sz w:val="24"/>
          <w:szCs w:val="24"/>
        </w:rPr>
        <w:t>which is a square wave with a period of 20 ns</w:t>
      </w:r>
      <w:r w:rsidRPr="00961A0F">
        <w:rPr>
          <w:rFonts w:ascii="Vadana" w:hAnsi="Vadana"/>
          <w:sz w:val="24"/>
          <w:szCs w:val="24"/>
        </w:rPr>
        <w:t xml:space="preserve"> is impossible for human eye to visualised, hence it requires a division as shown in the figure below.</w:t>
      </w:r>
    </w:p>
    <w:p w:rsidR="00987349" w:rsidRDefault="006256A8" w:rsidP="00987349">
      <w:pPr>
        <w:keepNext/>
        <w:spacing w:line="360" w:lineRule="auto"/>
        <w:jc w:val="center"/>
      </w:pPr>
      <w:r w:rsidRPr="00961A0F">
        <w:rPr>
          <w:rFonts w:ascii="Vadana" w:hAnsi="Vadana"/>
          <w:noProof/>
          <w:sz w:val="24"/>
          <w:szCs w:val="24"/>
          <w:lang w:val="en-US" w:eastAsia="en-US"/>
        </w:rPr>
        <w:lastRenderedPageBreak/>
        <w:drawing>
          <wp:inline distT="0" distB="0" distL="0" distR="0" wp14:anchorId="530C0027" wp14:editId="0E6EC7D1">
            <wp:extent cx="4465139" cy="24283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3.gif"/>
                    <pic:cNvPicPr/>
                  </pic:nvPicPr>
                  <pic:blipFill>
                    <a:blip r:embed="rId18">
                      <a:extLst>
                        <a:ext uri="{28A0092B-C50C-407E-A947-70E740481C1C}">
                          <a14:useLocalDpi xmlns:a14="http://schemas.microsoft.com/office/drawing/2010/main" val="0"/>
                        </a:ext>
                      </a:extLst>
                    </a:blip>
                    <a:stretch>
                      <a:fillRect/>
                    </a:stretch>
                  </pic:blipFill>
                  <pic:spPr>
                    <a:xfrm>
                      <a:off x="0" y="0"/>
                      <a:ext cx="4483477" cy="2438309"/>
                    </a:xfrm>
                    <a:prstGeom prst="rect">
                      <a:avLst/>
                    </a:prstGeom>
                  </pic:spPr>
                </pic:pic>
              </a:graphicData>
            </a:graphic>
          </wp:inline>
        </w:drawing>
      </w:r>
    </w:p>
    <w:p w:rsidR="006256A8" w:rsidRPr="00961A0F" w:rsidRDefault="00987349" w:rsidP="00987349">
      <w:pPr>
        <w:pStyle w:val="Caption"/>
        <w:jc w:val="center"/>
        <w:rPr>
          <w:rFonts w:ascii="Vadana" w:hAnsi="Vadana"/>
          <w:sz w:val="24"/>
          <w:szCs w:val="24"/>
        </w:rPr>
      </w:pPr>
      <w:r>
        <w:t xml:space="preserve">Figure </w:t>
      </w:r>
      <w:r w:rsidR="005B6A24">
        <w:fldChar w:fldCharType="begin"/>
      </w:r>
      <w:r w:rsidR="005B6A24">
        <w:instrText xml:space="preserve"> SEQ Figure \* ARABIC </w:instrText>
      </w:r>
      <w:r w:rsidR="005B6A24">
        <w:fldChar w:fldCharType="separate"/>
      </w:r>
      <w:r w:rsidR="00522005">
        <w:rPr>
          <w:noProof/>
        </w:rPr>
        <w:t>6</w:t>
      </w:r>
      <w:r w:rsidR="005B6A24">
        <w:rPr>
          <w:noProof/>
        </w:rPr>
        <w:fldChar w:fldCharType="end"/>
      </w:r>
      <w:r>
        <w:t xml:space="preserve"> output for the clock divider </w:t>
      </w:r>
      <w:r w:rsidRPr="00961A0F">
        <w:rPr>
          <w:rFonts w:ascii="Vadana" w:hAnsi="Vadana" w:cs="Arial"/>
          <w:color w:val="222222"/>
          <w:sz w:val="24"/>
          <w:szCs w:val="24"/>
          <w:shd w:val="clear" w:color="auto" w:fill="FFFFFF"/>
        </w:rPr>
        <w:fldChar w:fldCharType="begin" w:fldLock="1"/>
      </w:r>
      <w:r w:rsidRPr="00961A0F">
        <w:rPr>
          <w:rFonts w:ascii="Vadana" w:hAnsi="Vadana" w:cs="Arial"/>
          <w:color w:val="222222"/>
          <w:sz w:val="24"/>
          <w:szCs w:val="24"/>
          <w:shd w:val="clear" w:color="auto" w:fill="FFFFFF"/>
        </w:rPr>
        <w:instrText>ADDIN CSL_CITATION {"citationItems":[{"id":"ITEM-1","itemData":{"URL":"https://www.altera.com/support/support-resources/operation-and-testing/pll-and-clock-management/pll-basics.html","author":[{"dropping-particle":"","family":"Corporation","given":"Intel","non-dropping-particle":"","parse-names":false,"suffix":""}],"id":"ITEM-1","issued":{"date-parts":[["2018"]]},"title":"Phase-Locked Loop Basics, PLL","type":"webpage"},"uris":["http://www.mendeley.com/documents/?uuid=f992093d-586c-4d70-bea6-dde54352e37f"]}],"mendeley":{"formattedCitation":"(Corporation, 2018)","plainTextFormattedCitation":"(Corporation, 2018)","previouslyFormattedCitation":"(Corporation, 2018)"},"properties":{"noteIndex":0},"schema":"https://github.com/citation-style-language/schema/raw/master/csl-citation.json"}</w:instrText>
      </w:r>
      <w:r w:rsidRPr="00961A0F">
        <w:rPr>
          <w:rFonts w:ascii="Vadana" w:hAnsi="Vadana" w:cs="Arial"/>
          <w:color w:val="222222"/>
          <w:sz w:val="24"/>
          <w:szCs w:val="24"/>
          <w:shd w:val="clear" w:color="auto" w:fill="FFFFFF"/>
        </w:rPr>
        <w:fldChar w:fldCharType="separate"/>
      </w:r>
      <w:r w:rsidRPr="00961A0F">
        <w:rPr>
          <w:rFonts w:ascii="Vadana" w:hAnsi="Vadana" w:cs="Arial"/>
          <w:noProof/>
          <w:color w:val="222222"/>
          <w:sz w:val="24"/>
          <w:szCs w:val="24"/>
          <w:shd w:val="clear" w:color="auto" w:fill="FFFFFF"/>
        </w:rPr>
        <w:t>(Corporation, 2018)</w:t>
      </w:r>
      <w:r w:rsidRPr="00961A0F">
        <w:rPr>
          <w:rFonts w:ascii="Vadana" w:hAnsi="Vadana" w:cs="Arial"/>
          <w:color w:val="222222"/>
          <w:sz w:val="24"/>
          <w:szCs w:val="24"/>
          <w:shd w:val="clear" w:color="auto" w:fill="FFFFFF"/>
        </w:rPr>
        <w:fldChar w:fldCharType="end"/>
      </w:r>
      <w:r w:rsidRPr="00961A0F">
        <w:rPr>
          <w:rFonts w:ascii="Vadana" w:hAnsi="Vadana" w:cs="Arial"/>
          <w:color w:val="222222"/>
          <w:sz w:val="24"/>
          <w:szCs w:val="24"/>
          <w:shd w:val="clear" w:color="auto" w:fill="FFFFFF"/>
        </w:rPr>
        <w:t>.</w:t>
      </w:r>
    </w:p>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To make the hexadecimal display visible, a sequence of frequencies were </w:t>
      </w:r>
      <w:proofErr w:type="gramStart"/>
      <w:r w:rsidRPr="00961A0F">
        <w:rPr>
          <w:rFonts w:ascii="Vadana" w:hAnsi="Vadana"/>
          <w:sz w:val="24"/>
          <w:szCs w:val="24"/>
        </w:rPr>
        <w:t xml:space="preserve">generated </w:t>
      </w:r>
      <w:r w:rsidR="001E7AA9" w:rsidRPr="00961A0F">
        <w:rPr>
          <w:rFonts w:ascii="Vadana" w:hAnsi="Vadana"/>
          <w:sz w:val="24"/>
          <w:szCs w:val="24"/>
        </w:rPr>
        <w:t xml:space="preserve"> from</w:t>
      </w:r>
      <w:proofErr w:type="gramEnd"/>
      <w:r w:rsidR="001E7AA9" w:rsidRPr="00961A0F">
        <w:rPr>
          <w:rFonts w:ascii="Vadana" w:hAnsi="Vadana"/>
          <w:sz w:val="24"/>
          <w:szCs w:val="24"/>
        </w:rPr>
        <w:t xml:space="preserve"> the fundamental frequency. A</w:t>
      </w:r>
      <w:r w:rsidRPr="00961A0F">
        <w:rPr>
          <w:rFonts w:ascii="Vadana" w:hAnsi="Vadana"/>
          <w:sz w:val="24"/>
          <w:szCs w:val="24"/>
        </w:rPr>
        <w:t xml:space="preserve"> parameter named speed is created and assigned with </w:t>
      </w:r>
      <w:r w:rsidR="001E7AA9" w:rsidRPr="00961A0F">
        <w:rPr>
          <w:rFonts w:ascii="Vadana" w:hAnsi="Vadana"/>
          <w:sz w:val="24"/>
          <w:szCs w:val="24"/>
        </w:rPr>
        <w:t xml:space="preserve">a </w:t>
      </w:r>
      <w:r w:rsidRPr="00961A0F">
        <w:rPr>
          <w:rFonts w:ascii="Vadana" w:hAnsi="Vadana"/>
          <w:sz w:val="24"/>
          <w:szCs w:val="24"/>
        </w:rPr>
        <w:t xml:space="preserve">frequency </w:t>
      </w:r>
      <w:r w:rsidR="001E7AA9" w:rsidRPr="00961A0F">
        <w:rPr>
          <w:rFonts w:ascii="Vadana" w:hAnsi="Vadana"/>
          <w:sz w:val="24"/>
          <w:szCs w:val="24"/>
        </w:rPr>
        <w:t xml:space="preserve">value to be </w:t>
      </w:r>
      <w:r w:rsidRPr="00961A0F">
        <w:rPr>
          <w:rFonts w:ascii="Vadana" w:hAnsi="Vadana"/>
          <w:sz w:val="24"/>
          <w:szCs w:val="24"/>
        </w:rPr>
        <w:t>(50MHZ)</w:t>
      </w:r>
      <w:proofErr w:type="gramStart"/>
      <w:r w:rsidR="001E7AA9" w:rsidRPr="00961A0F">
        <w:rPr>
          <w:rFonts w:ascii="Vadana" w:hAnsi="Vadana"/>
          <w:sz w:val="24"/>
          <w:szCs w:val="24"/>
        </w:rPr>
        <w:t>,</w:t>
      </w:r>
      <w:proofErr w:type="gramEnd"/>
      <w:r w:rsidR="001E7AA9" w:rsidRPr="00961A0F">
        <w:rPr>
          <w:rFonts w:ascii="Vadana" w:hAnsi="Vadana"/>
          <w:sz w:val="24"/>
          <w:szCs w:val="24"/>
        </w:rPr>
        <w:t xml:space="preserve"> the value of the speed is then divided accordingly to generate a desire frequency as shown in the table below.</w:t>
      </w:r>
    </w:p>
    <w:p w:rsidR="006256A8" w:rsidRPr="00961A0F" w:rsidRDefault="006256A8" w:rsidP="00961A0F">
      <w:pPr>
        <w:pStyle w:val="Caption"/>
        <w:keepNext/>
        <w:spacing w:line="360" w:lineRule="auto"/>
        <w:jc w:val="both"/>
        <w:rPr>
          <w:rFonts w:ascii="Vadana" w:hAnsi="Vadana"/>
          <w:sz w:val="24"/>
          <w:szCs w:val="24"/>
        </w:rPr>
      </w:pPr>
      <w:proofErr w:type="gramStart"/>
      <w:r w:rsidRPr="00961A0F">
        <w:rPr>
          <w:rFonts w:ascii="Vadana" w:hAnsi="Vadana"/>
          <w:sz w:val="24"/>
          <w:szCs w:val="24"/>
        </w:rPr>
        <w:t xml:space="preserve">Table </w:t>
      </w:r>
      <w:r w:rsidR="002B73B6" w:rsidRPr="00961A0F">
        <w:rPr>
          <w:rFonts w:ascii="Vadana" w:hAnsi="Vadana"/>
          <w:sz w:val="24"/>
          <w:szCs w:val="24"/>
        </w:rPr>
        <w:fldChar w:fldCharType="begin"/>
      </w:r>
      <w:r w:rsidR="002B73B6" w:rsidRPr="00961A0F">
        <w:rPr>
          <w:rFonts w:ascii="Vadana" w:hAnsi="Vadana"/>
          <w:sz w:val="24"/>
          <w:szCs w:val="24"/>
        </w:rPr>
        <w:instrText xml:space="preserve"> SEQ Table \* ARABIC </w:instrText>
      </w:r>
      <w:r w:rsidR="002B73B6" w:rsidRPr="00961A0F">
        <w:rPr>
          <w:rFonts w:ascii="Vadana" w:hAnsi="Vadana"/>
          <w:sz w:val="24"/>
          <w:szCs w:val="24"/>
        </w:rPr>
        <w:fldChar w:fldCharType="separate"/>
      </w:r>
      <w:r w:rsidR="00961A0F">
        <w:rPr>
          <w:rFonts w:ascii="Vadana" w:hAnsi="Vadana"/>
          <w:noProof/>
          <w:sz w:val="24"/>
          <w:szCs w:val="24"/>
        </w:rPr>
        <w:t>1</w:t>
      </w:r>
      <w:r w:rsidR="002B73B6" w:rsidRPr="00961A0F">
        <w:rPr>
          <w:rFonts w:ascii="Vadana" w:hAnsi="Vadana"/>
          <w:noProof/>
          <w:sz w:val="24"/>
          <w:szCs w:val="24"/>
        </w:rPr>
        <w:fldChar w:fldCharType="end"/>
      </w:r>
      <w:r w:rsidRPr="00961A0F">
        <w:rPr>
          <w:rFonts w:ascii="Vadana" w:hAnsi="Vadana"/>
          <w:sz w:val="24"/>
          <w:szCs w:val="24"/>
        </w:rPr>
        <w:t xml:space="preserve"> Complete cycle for the frequency divider.</w:t>
      </w:r>
      <w:proofErr w:type="gramEnd"/>
    </w:p>
    <w:tbl>
      <w:tblPr>
        <w:tblStyle w:val="TableGrid"/>
        <w:tblW w:w="0" w:type="auto"/>
        <w:jc w:val="center"/>
        <w:tblLook w:val="04A0" w:firstRow="1" w:lastRow="0" w:firstColumn="1" w:lastColumn="0" w:noHBand="0" w:noVBand="1"/>
      </w:tblPr>
      <w:tblGrid>
        <w:gridCol w:w="346"/>
        <w:gridCol w:w="1763"/>
        <w:gridCol w:w="2413"/>
        <w:gridCol w:w="2160"/>
      </w:tblGrid>
      <w:tr w:rsidR="006256A8" w:rsidRPr="00961A0F" w:rsidTr="009021F9">
        <w:trPr>
          <w:jc w:val="center"/>
        </w:trPr>
        <w:tc>
          <w:tcPr>
            <w:tcW w:w="346" w:type="dxa"/>
          </w:tcPr>
          <w:p w:rsidR="006256A8" w:rsidRPr="00961A0F" w:rsidRDefault="006256A8" w:rsidP="00961A0F">
            <w:pPr>
              <w:spacing w:line="360" w:lineRule="auto"/>
              <w:jc w:val="both"/>
              <w:rPr>
                <w:rFonts w:ascii="Vadana" w:hAnsi="Vadana"/>
                <w:b/>
                <w:sz w:val="24"/>
                <w:szCs w:val="24"/>
              </w:rPr>
            </w:pPr>
          </w:p>
        </w:tc>
        <w:tc>
          <w:tcPr>
            <w:tcW w:w="1759" w:type="dxa"/>
          </w:tcPr>
          <w:p w:rsidR="006256A8" w:rsidRPr="00961A0F" w:rsidRDefault="006256A8" w:rsidP="00961A0F">
            <w:pPr>
              <w:spacing w:line="360" w:lineRule="auto"/>
              <w:jc w:val="both"/>
              <w:rPr>
                <w:rFonts w:ascii="Vadana" w:hAnsi="Vadana"/>
                <w:b/>
                <w:sz w:val="24"/>
                <w:szCs w:val="24"/>
              </w:rPr>
            </w:pPr>
            <w:r w:rsidRPr="00961A0F">
              <w:rPr>
                <w:rFonts w:ascii="Vadana" w:hAnsi="Vadana"/>
                <w:b/>
                <w:sz w:val="24"/>
                <w:szCs w:val="24"/>
              </w:rPr>
              <w:t xml:space="preserve">PARAMETER </w:t>
            </w:r>
          </w:p>
        </w:tc>
        <w:tc>
          <w:tcPr>
            <w:tcW w:w="2413" w:type="dxa"/>
          </w:tcPr>
          <w:p w:rsidR="006256A8" w:rsidRPr="00961A0F" w:rsidRDefault="006256A8" w:rsidP="00961A0F">
            <w:pPr>
              <w:spacing w:line="360" w:lineRule="auto"/>
              <w:jc w:val="both"/>
              <w:rPr>
                <w:rFonts w:ascii="Vadana" w:hAnsi="Vadana"/>
                <w:b/>
                <w:sz w:val="24"/>
                <w:szCs w:val="24"/>
              </w:rPr>
            </w:pPr>
            <w:r w:rsidRPr="00961A0F">
              <w:rPr>
                <w:rFonts w:ascii="Vadana" w:hAnsi="Vadana"/>
                <w:b/>
                <w:sz w:val="24"/>
                <w:szCs w:val="24"/>
              </w:rPr>
              <w:t xml:space="preserve">VALUE </w:t>
            </w:r>
          </w:p>
        </w:tc>
        <w:tc>
          <w:tcPr>
            <w:tcW w:w="2160" w:type="dxa"/>
          </w:tcPr>
          <w:p w:rsidR="006256A8" w:rsidRPr="00961A0F" w:rsidRDefault="006256A8" w:rsidP="00961A0F">
            <w:pPr>
              <w:spacing w:line="360" w:lineRule="auto"/>
              <w:jc w:val="both"/>
              <w:rPr>
                <w:rFonts w:ascii="Vadana" w:hAnsi="Vadana"/>
                <w:b/>
                <w:sz w:val="24"/>
                <w:szCs w:val="24"/>
              </w:rPr>
            </w:pPr>
            <w:r w:rsidRPr="00961A0F">
              <w:rPr>
                <w:rFonts w:ascii="Vadana" w:hAnsi="Vadana"/>
                <w:b/>
                <w:sz w:val="24"/>
                <w:szCs w:val="24"/>
              </w:rPr>
              <w:t xml:space="preserve">EVENT </w:t>
            </w:r>
          </w:p>
        </w:tc>
      </w:tr>
      <w:tr w:rsidR="006256A8" w:rsidRPr="00961A0F" w:rsidTr="009021F9">
        <w:trPr>
          <w:jc w:val="center"/>
        </w:trPr>
        <w:tc>
          <w:tcPr>
            <w:tcW w:w="346" w:type="dxa"/>
          </w:tcPr>
          <w:p w:rsidR="006256A8" w:rsidRPr="00961A0F" w:rsidRDefault="006256A8" w:rsidP="00961A0F">
            <w:pPr>
              <w:spacing w:line="360" w:lineRule="auto"/>
              <w:jc w:val="both"/>
              <w:rPr>
                <w:rFonts w:ascii="Vadana" w:hAnsi="Vadana"/>
                <w:sz w:val="24"/>
                <w:szCs w:val="24"/>
              </w:rPr>
            </w:pPr>
          </w:p>
        </w:tc>
        <w:tc>
          <w:tcPr>
            <w:tcW w:w="1759" w:type="dxa"/>
            <w:vMerge w:val="restart"/>
          </w:tcPr>
          <w:p w:rsidR="006256A8" w:rsidRPr="00961A0F" w:rsidRDefault="006256A8" w:rsidP="00961A0F">
            <w:pPr>
              <w:spacing w:line="360" w:lineRule="auto"/>
              <w:jc w:val="both"/>
              <w:rPr>
                <w:rFonts w:ascii="Vadana" w:hAnsi="Vadana"/>
                <w:b/>
                <w:sz w:val="24"/>
                <w:szCs w:val="24"/>
              </w:rPr>
            </w:pPr>
          </w:p>
          <w:p w:rsidR="006256A8" w:rsidRPr="00961A0F" w:rsidRDefault="006256A8" w:rsidP="00961A0F">
            <w:pPr>
              <w:spacing w:line="360" w:lineRule="auto"/>
              <w:jc w:val="both"/>
              <w:rPr>
                <w:rFonts w:ascii="Vadana" w:hAnsi="Vadana"/>
                <w:b/>
                <w:sz w:val="24"/>
                <w:szCs w:val="24"/>
              </w:rPr>
            </w:pPr>
            <w:r w:rsidRPr="00961A0F">
              <w:rPr>
                <w:rFonts w:ascii="Vadana" w:hAnsi="Vadana"/>
                <w:b/>
                <w:sz w:val="24"/>
                <w:szCs w:val="24"/>
              </w:rPr>
              <w:t>Speed 1</w:t>
            </w:r>
          </w:p>
        </w:tc>
        <w:tc>
          <w:tcPr>
            <w:tcW w:w="2413"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0HZ – 25MHZ </w:t>
            </w:r>
          </w:p>
        </w:tc>
        <w:tc>
          <w:tcPr>
            <w:tcW w:w="2160"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Rising edge</w:t>
            </w:r>
          </w:p>
        </w:tc>
      </w:tr>
      <w:tr w:rsidR="006256A8" w:rsidRPr="00961A0F" w:rsidTr="009021F9">
        <w:trPr>
          <w:jc w:val="center"/>
        </w:trPr>
        <w:tc>
          <w:tcPr>
            <w:tcW w:w="346" w:type="dxa"/>
          </w:tcPr>
          <w:p w:rsidR="006256A8" w:rsidRPr="00961A0F" w:rsidRDefault="006256A8" w:rsidP="00961A0F">
            <w:pPr>
              <w:spacing w:line="360" w:lineRule="auto"/>
              <w:jc w:val="both"/>
              <w:rPr>
                <w:rFonts w:ascii="Vadana" w:hAnsi="Vadana"/>
                <w:sz w:val="24"/>
                <w:szCs w:val="24"/>
              </w:rPr>
            </w:pPr>
          </w:p>
        </w:tc>
        <w:tc>
          <w:tcPr>
            <w:tcW w:w="1759" w:type="dxa"/>
            <w:vMerge/>
          </w:tcPr>
          <w:p w:rsidR="006256A8" w:rsidRPr="00961A0F" w:rsidRDefault="006256A8" w:rsidP="00961A0F">
            <w:pPr>
              <w:spacing w:line="360" w:lineRule="auto"/>
              <w:jc w:val="both"/>
              <w:rPr>
                <w:rFonts w:ascii="Vadana" w:hAnsi="Vadana"/>
                <w:b/>
                <w:sz w:val="24"/>
                <w:szCs w:val="24"/>
              </w:rPr>
            </w:pPr>
          </w:p>
        </w:tc>
        <w:tc>
          <w:tcPr>
            <w:tcW w:w="2413"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25MHZ – 50MHZ</w:t>
            </w:r>
          </w:p>
        </w:tc>
        <w:tc>
          <w:tcPr>
            <w:tcW w:w="2160"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Falling edge </w:t>
            </w:r>
          </w:p>
        </w:tc>
      </w:tr>
      <w:tr w:rsidR="006256A8" w:rsidRPr="00961A0F" w:rsidTr="009021F9">
        <w:trPr>
          <w:jc w:val="center"/>
        </w:trPr>
        <w:tc>
          <w:tcPr>
            <w:tcW w:w="346" w:type="dxa"/>
          </w:tcPr>
          <w:p w:rsidR="006256A8" w:rsidRPr="00961A0F" w:rsidRDefault="006256A8" w:rsidP="00961A0F">
            <w:pPr>
              <w:spacing w:line="360" w:lineRule="auto"/>
              <w:jc w:val="both"/>
              <w:rPr>
                <w:rFonts w:ascii="Vadana" w:hAnsi="Vadana"/>
                <w:sz w:val="24"/>
                <w:szCs w:val="24"/>
              </w:rPr>
            </w:pPr>
          </w:p>
        </w:tc>
        <w:tc>
          <w:tcPr>
            <w:tcW w:w="1759" w:type="dxa"/>
            <w:vMerge w:val="restart"/>
          </w:tcPr>
          <w:p w:rsidR="006256A8" w:rsidRPr="00961A0F" w:rsidRDefault="006256A8" w:rsidP="00961A0F">
            <w:pPr>
              <w:spacing w:line="360" w:lineRule="auto"/>
              <w:jc w:val="both"/>
              <w:rPr>
                <w:rFonts w:ascii="Vadana" w:hAnsi="Vadana"/>
                <w:b/>
                <w:sz w:val="24"/>
                <w:szCs w:val="24"/>
              </w:rPr>
            </w:pPr>
          </w:p>
          <w:p w:rsidR="006256A8" w:rsidRPr="00961A0F" w:rsidRDefault="006256A8" w:rsidP="00961A0F">
            <w:pPr>
              <w:spacing w:line="360" w:lineRule="auto"/>
              <w:jc w:val="both"/>
              <w:rPr>
                <w:rFonts w:ascii="Vadana" w:hAnsi="Vadana"/>
                <w:b/>
                <w:sz w:val="24"/>
                <w:szCs w:val="24"/>
              </w:rPr>
            </w:pPr>
            <w:r w:rsidRPr="00961A0F">
              <w:rPr>
                <w:rFonts w:ascii="Vadana" w:hAnsi="Vadana"/>
                <w:b/>
                <w:sz w:val="24"/>
                <w:szCs w:val="24"/>
              </w:rPr>
              <w:t>Speed 2</w:t>
            </w:r>
          </w:p>
        </w:tc>
        <w:tc>
          <w:tcPr>
            <w:tcW w:w="2413"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12.5MHZ – 25MHZ</w:t>
            </w:r>
          </w:p>
        </w:tc>
        <w:tc>
          <w:tcPr>
            <w:tcW w:w="2160"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Rising edge </w:t>
            </w:r>
          </w:p>
        </w:tc>
      </w:tr>
      <w:tr w:rsidR="006256A8" w:rsidRPr="00961A0F" w:rsidTr="009021F9">
        <w:trPr>
          <w:jc w:val="center"/>
        </w:trPr>
        <w:tc>
          <w:tcPr>
            <w:tcW w:w="346" w:type="dxa"/>
          </w:tcPr>
          <w:p w:rsidR="006256A8" w:rsidRPr="00961A0F" w:rsidRDefault="006256A8" w:rsidP="00961A0F">
            <w:pPr>
              <w:spacing w:line="360" w:lineRule="auto"/>
              <w:jc w:val="both"/>
              <w:rPr>
                <w:rFonts w:ascii="Vadana" w:hAnsi="Vadana"/>
                <w:sz w:val="24"/>
                <w:szCs w:val="24"/>
              </w:rPr>
            </w:pPr>
          </w:p>
        </w:tc>
        <w:tc>
          <w:tcPr>
            <w:tcW w:w="1759" w:type="dxa"/>
            <w:vMerge/>
          </w:tcPr>
          <w:p w:rsidR="006256A8" w:rsidRPr="00961A0F" w:rsidRDefault="006256A8" w:rsidP="00961A0F">
            <w:pPr>
              <w:spacing w:line="360" w:lineRule="auto"/>
              <w:jc w:val="both"/>
              <w:rPr>
                <w:rFonts w:ascii="Vadana" w:hAnsi="Vadana"/>
                <w:sz w:val="24"/>
                <w:szCs w:val="24"/>
              </w:rPr>
            </w:pPr>
          </w:p>
        </w:tc>
        <w:tc>
          <w:tcPr>
            <w:tcW w:w="2413"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25MHZ - 37.5MHZ </w:t>
            </w:r>
          </w:p>
        </w:tc>
        <w:tc>
          <w:tcPr>
            <w:tcW w:w="2160"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Falling edge </w:t>
            </w:r>
          </w:p>
        </w:tc>
      </w:tr>
      <w:tr w:rsidR="006256A8" w:rsidRPr="00961A0F" w:rsidTr="009021F9">
        <w:trPr>
          <w:jc w:val="center"/>
        </w:trPr>
        <w:tc>
          <w:tcPr>
            <w:tcW w:w="346" w:type="dxa"/>
          </w:tcPr>
          <w:p w:rsidR="006256A8" w:rsidRPr="00961A0F" w:rsidRDefault="006256A8" w:rsidP="00961A0F">
            <w:pPr>
              <w:spacing w:line="360" w:lineRule="auto"/>
              <w:jc w:val="both"/>
              <w:rPr>
                <w:rFonts w:ascii="Vadana" w:hAnsi="Vadana"/>
                <w:sz w:val="24"/>
                <w:szCs w:val="24"/>
              </w:rPr>
            </w:pPr>
          </w:p>
        </w:tc>
        <w:tc>
          <w:tcPr>
            <w:tcW w:w="1759" w:type="dxa"/>
            <w:vMerge/>
          </w:tcPr>
          <w:p w:rsidR="006256A8" w:rsidRPr="00961A0F" w:rsidRDefault="006256A8" w:rsidP="00961A0F">
            <w:pPr>
              <w:spacing w:line="360" w:lineRule="auto"/>
              <w:jc w:val="both"/>
              <w:rPr>
                <w:rFonts w:ascii="Vadana" w:hAnsi="Vadana"/>
                <w:sz w:val="24"/>
                <w:szCs w:val="24"/>
              </w:rPr>
            </w:pPr>
          </w:p>
        </w:tc>
        <w:tc>
          <w:tcPr>
            <w:tcW w:w="2413"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37.5MHZ -50MHZ</w:t>
            </w:r>
          </w:p>
        </w:tc>
        <w:tc>
          <w:tcPr>
            <w:tcW w:w="2160" w:type="dxa"/>
          </w:tcPr>
          <w:p w:rsidR="006256A8" w:rsidRPr="00961A0F" w:rsidRDefault="006256A8" w:rsidP="00961A0F">
            <w:pPr>
              <w:spacing w:line="360" w:lineRule="auto"/>
              <w:jc w:val="both"/>
              <w:rPr>
                <w:rFonts w:ascii="Vadana" w:hAnsi="Vadana"/>
                <w:sz w:val="24"/>
                <w:szCs w:val="24"/>
              </w:rPr>
            </w:pPr>
            <w:r w:rsidRPr="00961A0F">
              <w:rPr>
                <w:rFonts w:ascii="Vadana" w:hAnsi="Vadana"/>
                <w:sz w:val="24"/>
                <w:szCs w:val="24"/>
              </w:rPr>
              <w:t xml:space="preserve">Rising edge </w:t>
            </w:r>
          </w:p>
        </w:tc>
      </w:tr>
    </w:tbl>
    <w:p w:rsidR="006256A8" w:rsidRPr="00961A0F" w:rsidRDefault="006256A8" w:rsidP="00961A0F">
      <w:pPr>
        <w:spacing w:line="360" w:lineRule="auto"/>
        <w:jc w:val="both"/>
        <w:rPr>
          <w:rFonts w:ascii="Vadana" w:hAnsi="Vadana" w:cs="Arial"/>
          <w:color w:val="222222"/>
          <w:sz w:val="24"/>
          <w:szCs w:val="24"/>
          <w:shd w:val="clear" w:color="auto" w:fill="FFFFFF"/>
        </w:rPr>
      </w:pPr>
    </w:p>
    <w:p w:rsidR="006256A8" w:rsidRPr="00961A0F" w:rsidRDefault="001E7AA9" w:rsidP="00961A0F">
      <w:pPr>
        <w:spacing w:line="360" w:lineRule="auto"/>
        <w:jc w:val="both"/>
        <w:rPr>
          <w:rFonts w:ascii="Vadana" w:hAnsi="Vadana" w:cs="Arial"/>
          <w:color w:val="222222"/>
          <w:sz w:val="24"/>
          <w:szCs w:val="24"/>
          <w:shd w:val="clear" w:color="auto" w:fill="FFFFFF"/>
        </w:rPr>
      </w:pPr>
      <w:r w:rsidRPr="00961A0F">
        <w:rPr>
          <w:rFonts w:ascii="Vadana" w:hAnsi="Vadana" w:cs="Arial"/>
          <w:color w:val="222222"/>
          <w:sz w:val="24"/>
          <w:szCs w:val="24"/>
          <w:shd w:val="clear" w:color="auto" w:fill="FFFFFF"/>
        </w:rPr>
        <w:t>These frequency values a then fed to the input of the binary counter.</w:t>
      </w:r>
    </w:p>
    <w:p w:rsidR="006256A8" w:rsidRPr="00961A0F" w:rsidRDefault="001E7AA9" w:rsidP="00961A0F">
      <w:pPr>
        <w:spacing w:line="360" w:lineRule="auto"/>
        <w:jc w:val="both"/>
        <w:rPr>
          <w:rFonts w:ascii="Vadana" w:hAnsi="Vadana" w:cs="Arial"/>
          <w:b/>
          <w:color w:val="222222"/>
          <w:sz w:val="24"/>
          <w:szCs w:val="24"/>
          <w:shd w:val="clear" w:color="auto" w:fill="FFFFFF"/>
        </w:rPr>
      </w:pPr>
      <w:r w:rsidRPr="00961A0F">
        <w:rPr>
          <w:rFonts w:ascii="Vadana" w:hAnsi="Vadana" w:cs="Arial"/>
          <w:b/>
          <w:color w:val="222222"/>
          <w:sz w:val="24"/>
          <w:szCs w:val="24"/>
          <w:shd w:val="clear" w:color="auto" w:fill="FFFFFF"/>
        </w:rPr>
        <w:t xml:space="preserve">Binary counter: </w:t>
      </w:r>
    </w:p>
    <w:p w:rsidR="001F5455" w:rsidRPr="00961A0F" w:rsidRDefault="001F5455" w:rsidP="00961A0F">
      <w:pPr>
        <w:spacing w:line="360" w:lineRule="auto"/>
        <w:jc w:val="both"/>
        <w:rPr>
          <w:rFonts w:ascii="Vadana" w:hAnsi="Vadana" w:cs="Arial"/>
          <w:color w:val="222222"/>
          <w:sz w:val="24"/>
          <w:szCs w:val="24"/>
          <w:shd w:val="clear" w:color="auto" w:fill="FFFFFF"/>
        </w:rPr>
      </w:pPr>
      <w:r w:rsidRPr="00961A0F">
        <w:rPr>
          <w:rFonts w:ascii="Vadana" w:hAnsi="Vadana" w:cs="Arial"/>
          <w:b/>
          <w:bCs/>
          <w:color w:val="222222"/>
          <w:sz w:val="24"/>
          <w:szCs w:val="24"/>
          <w:shd w:val="clear" w:color="auto" w:fill="FFFFFF"/>
        </w:rPr>
        <w:t>Hex</w:t>
      </w:r>
      <w:r w:rsidR="007A4E04" w:rsidRPr="00961A0F">
        <w:rPr>
          <w:rFonts w:ascii="Vadana" w:hAnsi="Vadana" w:cs="Arial"/>
          <w:b/>
          <w:bCs/>
          <w:color w:val="222222"/>
          <w:sz w:val="24"/>
          <w:szCs w:val="24"/>
          <w:shd w:val="clear" w:color="auto" w:fill="FFFFFF"/>
        </w:rPr>
        <w:t xml:space="preserve"> LED display: </w:t>
      </w:r>
      <w:r w:rsidR="007A4E04" w:rsidRPr="00961A0F">
        <w:rPr>
          <w:rFonts w:ascii="Vadana" w:hAnsi="Vadana" w:cs="Arial"/>
          <w:color w:val="222222"/>
          <w:sz w:val="24"/>
          <w:szCs w:val="24"/>
          <w:shd w:val="clear" w:color="auto" w:fill="FFFFFF"/>
        </w:rPr>
        <w:t xml:space="preserve">hex LED displays are commonly used as alphanumeric displays by </w:t>
      </w:r>
      <w:proofErr w:type="spellStart"/>
      <w:r w:rsidR="007A4E04" w:rsidRPr="00961A0F">
        <w:rPr>
          <w:rFonts w:ascii="Vadana" w:hAnsi="Vadana" w:cs="Arial"/>
          <w:color w:val="222222"/>
          <w:sz w:val="24"/>
          <w:szCs w:val="24"/>
          <w:shd w:val="clear" w:color="auto" w:fill="FFFFFF"/>
        </w:rPr>
        <w:t>didgital</w:t>
      </w:r>
      <w:proofErr w:type="spellEnd"/>
      <w:r w:rsidR="007A4E04" w:rsidRPr="00961A0F">
        <w:rPr>
          <w:rFonts w:ascii="Vadana" w:hAnsi="Vadana" w:cs="Arial"/>
          <w:color w:val="222222"/>
          <w:sz w:val="24"/>
          <w:szCs w:val="24"/>
          <w:shd w:val="clear" w:color="auto" w:fill="FFFFFF"/>
        </w:rPr>
        <w:t xml:space="preserve"> engineers. This component can be used to show show any hex number between 0000 and 1111 by illuminating combinations the LEDs</w:t>
      </w:r>
      <w:r w:rsidR="00961A0F">
        <w:rPr>
          <w:rFonts w:ascii="Vadana" w:hAnsi="Vadana" w:cs="Arial"/>
          <w:color w:val="222222"/>
          <w:sz w:val="24"/>
          <w:szCs w:val="24"/>
          <w:shd w:val="clear" w:color="auto" w:fill="FFFFFF"/>
        </w:rPr>
        <w:t xml:space="preserve"> as sown below.</w:t>
      </w:r>
    </w:p>
    <w:p w:rsidR="00961A0F" w:rsidRDefault="007A4E04" w:rsidP="00961A0F">
      <w:pPr>
        <w:keepNext/>
        <w:spacing w:line="360" w:lineRule="auto"/>
        <w:jc w:val="center"/>
      </w:pPr>
      <w:r w:rsidRPr="00961A0F">
        <w:rPr>
          <w:rFonts w:ascii="Vadana" w:hAnsi="Vadana"/>
          <w:noProof/>
          <w:sz w:val="24"/>
          <w:szCs w:val="24"/>
          <w:lang w:val="en-US" w:eastAsia="en-US"/>
        </w:rPr>
        <w:lastRenderedPageBreak/>
        <w:drawing>
          <wp:inline distT="0" distB="0" distL="0" distR="0" wp14:anchorId="4AF442C4" wp14:editId="17B228A1">
            <wp:extent cx="3942199" cy="27241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6561" t="47272" r="36741" b="19928"/>
                    <a:stretch/>
                  </pic:blipFill>
                  <pic:spPr bwMode="auto">
                    <a:xfrm>
                      <a:off x="0" y="0"/>
                      <a:ext cx="3964227" cy="2739372"/>
                    </a:xfrm>
                    <a:prstGeom prst="rect">
                      <a:avLst/>
                    </a:prstGeom>
                    <a:ln>
                      <a:noFill/>
                    </a:ln>
                    <a:extLst>
                      <a:ext uri="{53640926-AAD7-44D8-BBD7-CCE9431645EC}">
                        <a14:shadowObscured xmlns:a14="http://schemas.microsoft.com/office/drawing/2010/main"/>
                      </a:ext>
                    </a:extLst>
                  </pic:spPr>
                </pic:pic>
              </a:graphicData>
            </a:graphic>
          </wp:inline>
        </w:drawing>
      </w:r>
    </w:p>
    <w:p w:rsidR="007A4E04" w:rsidRDefault="00961A0F" w:rsidP="00961A0F">
      <w:pPr>
        <w:pStyle w:val="Caption"/>
        <w:jc w:val="center"/>
      </w:pPr>
      <w:r>
        <w:t xml:space="preserve">Figure </w:t>
      </w:r>
      <w:r w:rsidR="005B6A24">
        <w:fldChar w:fldCharType="begin"/>
      </w:r>
      <w:r w:rsidR="005B6A24">
        <w:instrText xml:space="preserve"> SEQ Figure \* ARABIC </w:instrText>
      </w:r>
      <w:r w:rsidR="005B6A24">
        <w:fldChar w:fldCharType="separate"/>
      </w:r>
      <w:r w:rsidR="00522005">
        <w:rPr>
          <w:noProof/>
        </w:rPr>
        <w:t>7</w:t>
      </w:r>
      <w:r w:rsidR="005B6A24">
        <w:rPr>
          <w:noProof/>
        </w:rPr>
        <w:fldChar w:fldCharType="end"/>
      </w:r>
      <w:r>
        <w:t>Seven-Segment counting mode</w:t>
      </w:r>
    </w:p>
    <w:p w:rsidR="00961A0F" w:rsidRPr="00961A0F" w:rsidRDefault="00961A0F" w:rsidP="00961A0F">
      <w:pPr>
        <w:jc w:val="center"/>
      </w:pPr>
      <w:r>
        <w:fldChar w:fldCharType="begin" w:fldLock="1"/>
      </w:r>
      <w:r>
        <w:instrText>ADDIN CSL_CITATION {"citationItems":[{"id":"ITEM-1","itemData":{"author":[{"dropping-particle":"","family":"Lab","given":"Digital Circuits &amp; Systems","non-dropping-particle":"","parse-names":false,"suffix":""}],"id":"ITEM-1","issued":{"date-parts":[["2018"]]},"title":"Seven-Segment Display","type":"report"},"uris":["http://www.mendeley.com/documents/?uuid=cbf97c7c-ed19-438b-97f7-9745db968702"]}],"mendeley":{"formattedCitation":"(Lab, 2018)","plainTextFormattedCitation":"(Lab, 2018)"},"properties":{"noteIndex":0},"schema":"https://github.com/citation-style-language/schema/raw/master/csl-citation.json"}</w:instrText>
      </w:r>
      <w:r>
        <w:fldChar w:fldCharType="separate"/>
      </w:r>
      <w:r w:rsidRPr="00961A0F">
        <w:rPr>
          <w:noProof/>
        </w:rPr>
        <w:t>(Lab, 2018)</w:t>
      </w:r>
      <w:r>
        <w:fldChar w:fldCharType="end"/>
      </w:r>
    </w:p>
    <w:p w:rsidR="007A4E04" w:rsidRPr="00961A0F" w:rsidRDefault="007A4E04" w:rsidP="00961A0F">
      <w:pPr>
        <w:spacing w:line="360" w:lineRule="auto"/>
        <w:jc w:val="both"/>
        <w:rPr>
          <w:rFonts w:ascii="Vadana" w:hAnsi="Vadana"/>
          <w:b/>
          <w:bCs/>
          <w:sz w:val="24"/>
          <w:szCs w:val="24"/>
        </w:rPr>
      </w:pPr>
    </w:p>
    <w:p w:rsidR="00961A0F" w:rsidRDefault="00961A0F" w:rsidP="00961A0F">
      <w:pPr>
        <w:pStyle w:val="Caption"/>
        <w:keepNext/>
      </w:pPr>
      <w:r>
        <w:t xml:space="preserve">Table </w:t>
      </w:r>
      <w:r w:rsidR="005B6A24">
        <w:fldChar w:fldCharType="begin"/>
      </w:r>
      <w:r w:rsidR="005B6A24">
        <w:instrText xml:space="preserve"> SEQ Table \* ARABIC </w:instrText>
      </w:r>
      <w:r w:rsidR="005B6A24">
        <w:fldChar w:fldCharType="separate"/>
      </w:r>
      <w:r>
        <w:rPr>
          <w:noProof/>
        </w:rPr>
        <w:t>2</w:t>
      </w:r>
      <w:r w:rsidR="005B6A24">
        <w:rPr>
          <w:noProof/>
        </w:rPr>
        <w:fldChar w:fldCharType="end"/>
      </w:r>
      <w:r w:rsidRPr="00A43ED5">
        <w:t>4-digit seven-segment</w:t>
      </w:r>
    </w:p>
    <w:tbl>
      <w:tblPr>
        <w:tblStyle w:val="TableGrid"/>
        <w:tblW w:w="0" w:type="auto"/>
        <w:tblLook w:val="04A0" w:firstRow="1" w:lastRow="0" w:firstColumn="1" w:lastColumn="0" w:noHBand="0" w:noVBand="1"/>
      </w:tblPr>
      <w:tblGrid>
        <w:gridCol w:w="1190"/>
        <w:gridCol w:w="1155"/>
        <w:gridCol w:w="1155"/>
        <w:gridCol w:w="1155"/>
        <w:gridCol w:w="1155"/>
        <w:gridCol w:w="1155"/>
        <w:gridCol w:w="1156"/>
        <w:gridCol w:w="842"/>
      </w:tblGrid>
      <w:tr w:rsidR="007A4E04" w:rsidRPr="00961A0F" w:rsidTr="00961A0F">
        <w:tc>
          <w:tcPr>
            <w:tcW w:w="1190"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 xml:space="preserve">Segments </w:t>
            </w:r>
          </w:p>
        </w:tc>
        <w:tc>
          <w:tcPr>
            <w:tcW w:w="1155"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a</w:t>
            </w:r>
          </w:p>
        </w:tc>
        <w:tc>
          <w:tcPr>
            <w:tcW w:w="1155"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b</w:t>
            </w:r>
          </w:p>
        </w:tc>
        <w:tc>
          <w:tcPr>
            <w:tcW w:w="1155"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c</w:t>
            </w:r>
          </w:p>
        </w:tc>
        <w:tc>
          <w:tcPr>
            <w:tcW w:w="1155"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d</w:t>
            </w:r>
          </w:p>
        </w:tc>
        <w:tc>
          <w:tcPr>
            <w:tcW w:w="1155"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e</w:t>
            </w:r>
          </w:p>
        </w:tc>
        <w:tc>
          <w:tcPr>
            <w:tcW w:w="1156"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f</w:t>
            </w:r>
          </w:p>
        </w:tc>
        <w:tc>
          <w:tcPr>
            <w:tcW w:w="842" w:type="dxa"/>
          </w:tcPr>
          <w:p w:rsidR="007A4E04" w:rsidRPr="00961A0F" w:rsidRDefault="001C61C9" w:rsidP="00961A0F">
            <w:pPr>
              <w:jc w:val="both"/>
              <w:rPr>
                <w:rFonts w:ascii="Vadana" w:hAnsi="Vadana"/>
                <w:b/>
                <w:bCs/>
                <w:sz w:val="24"/>
                <w:szCs w:val="24"/>
              </w:rPr>
            </w:pPr>
            <w:r w:rsidRPr="00961A0F">
              <w:rPr>
                <w:rFonts w:ascii="Vadana" w:hAnsi="Vadana"/>
                <w:b/>
                <w:bCs/>
                <w:sz w:val="24"/>
                <w:szCs w:val="24"/>
              </w:rPr>
              <w:t>g</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2</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3</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4</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5</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6</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7</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8</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9</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A</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B</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C</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D</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E</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r w:rsidR="001C61C9" w:rsidRPr="00961A0F" w:rsidTr="00961A0F">
        <w:tc>
          <w:tcPr>
            <w:tcW w:w="1190"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F</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1</w:t>
            </w:r>
          </w:p>
        </w:tc>
        <w:tc>
          <w:tcPr>
            <w:tcW w:w="1155"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1156"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c>
          <w:tcPr>
            <w:tcW w:w="842" w:type="dxa"/>
          </w:tcPr>
          <w:p w:rsidR="001C61C9" w:rsidRPr="00961A0F" w:rsidRDefault="001C61C9" w:rsidP="00961A0F">
            <w:pPr>
              <w:jc w:val="both"/>
              <w:rPr>
                <w:rFonts w:ascii="Vadana" w:hAnsi="Vadana"/>
                <w:b/>
                <w:bCs/>
                <w:sz w:val="24"/>
                <w:szCs w:val="24"/>
              </w:rPr>
            </w:pPr>
            <w:r w:rsidRPr="00961A0F">
              <w:rPr>
                <w:rFonts w:ascii="Vadana" w:hAnsi="Vadana"/>
                <w:b/>
                <w:bCs/>
                <w:sz w:val="24"/>
                <w:szCs w:val="24"/>
              </w:rPr>
              <w:t>0</w:t>
            </w:r>
          </w:p>
        </w:tc>
      </w:tr>
    </w:tbl>
    <w:p w:rsidR="007A4E04" w:rsidRPr="00961A0F" w:rsidRDefault="007A4E04" w:rsidP="00961A0F">
      <w:pPr>
        <w:spacing w:line="360" w:lineRule="auto"/>
        <w:jc w:val="both"/>
        <w:rPr>
          <w:rFonts w:ascii="Vadana" w:hAnsi="Vadana"/>
          <w:b/>
          <w:bCs/>
          <w:sz w:val="24"/>
          <w:szCs w:val="24"/>
        </w:rPr>
      </w:pPr>
    </w:p>
    <w:p w:rsidR="001C61C9" w:rsidRPr="00961A0F" w:rsidRDefault="001C61C9" w:rsidP="00961A0F">
      <w:pPr>
        <w:spacing w:line="360" w:lineRule="auto"/>
        <w:jc w:val="both"/>
        <w:rPr>
          <w:rFonts w:ascii="Vadana" w:hAnsi="Vadana"/>
          <w:b/>
          <w:bCs/>
          <w:sz w:val="24"/>
          <w:szCs w:val="24"/>
        </w:rPr>
      </w:pPr>
      <w:r w:rsidRPr="00961A0F">
        <w:rPr>
          <w:rFonts w:ascii="Vadana" w:hAnsi="Vadana"/>
          <w:b/>
          <w:bCs/>
          <w:sz w:val="24"/>
          <w:szCs w:val="24"/>
        </w:rPr>
        <w:t xml:space="preserve">Note: 1 = </w:t>
      </w:r>
      <w:proofErr w:type="gramStart"/>
      <w:r w:rsidRPr="00961A0F">
        <w:rPr>
          <w:rFonts w:ascii="Vadana" w:hAnsi="Vadana"/>
          <w:b/>
          <w:bCs/>
          <w:sz w:val="24"/>
          <w:szCs w:val="24"/>
        </w:rPr>
        <w:t>off  and</w:t>
      </w:r>
      <w:proofErr w:type="gramEnd"/>
      <w:r w:rsidRPr="00961A0F">
        <w:rPr>
          <w:rFonts w:ascii="Vadana" w:hAnsi="Vadana"/>
          <w:b/>
          <w:bCs/>
          <w:sz w:val="24"/>
          <w:szCs w:val="24"/>
        </w:rPr>
        <w:t xml:space="preserve"> 0 = on </w:t>
      </w:r>
    </w:p>
    <w:p w:rsidR="002547C3" w:rsidRPr="00961A0F" w:rsidRDefault="001611B3" w:rsidP="00961A0F">
      <w:pPr>
        <w:spacing w:line="360" w:lineRule="auto"/>
        <w:jc w:val="both"/>
        <w:rPr>
          <w:rFonts w:ascii="Vadana" w:hAnsi="Vadana"/>
          <w:sz w:val="24"/>
          <w:szCs w:val="24"/>
        </w:rPr>
      </w:pPr>
      <w:r w:rsidRPr="00961A0F">
        <w:rPr>
          <w:rFonts w:ascii="Vadana" w:hAnsi="Vadana"/>
          <w:sz w:val="24"/>
          <w:szCs w:val="24"/>
        </w:rPr>
        <w:t xml:space="preserve">The 4-digit seven-segment controller will take a clock and four characters (4-bit each) as </w:t>
      </w:r>
      <w:r w:rsidR="002D3813" w:rsidRPr="00961A0F">
        <w:rPr>
          <w:rFonts w:ascii="Vadana" w:hAnsi="Vadana"/>
          <w:sz w:val="24"/>
          <w:szCs w:val="24"/>
        </w:rPr>
        <w:t xml:space="preserve">an </w:t>
      </w:r>
      <w:r w:rsidRPr="00961A0F">
        <w:rPr>
          <w:rFonts w:ascii="Vadana" w:hAnsi="Vadana"/>
          <w:sz w:val="24"/>
          <w:szCs w:val="24"/>
        </w:rPr>
        <w:t>inputs</w:t>
      </w:r>
      <w:r w:rsidR="002D3813" w:rsidRPr="00961A0F">
        <w:rPr>
          <w:rFonts w:ascii="Vadana" w:hAnsi="Vadana"/>
          <w:sz w:val="24"/>
          <w:szCs w:val="24"/>
        </w:rPr>
        <w:t xml:space="preserve"> from </w:t>
      </w:r>
      <w:proofErr w:type="gramStart"/>
      <w:r w:rsidR="002D3813" w:rsidRPr="00961A0F">
        <w:rPr>
          <w:rFonts w:ascii="Vadana" w:hAnsi="Vadana"/>
          <w:sz w:val="24"/>
          <w:szCs w:val="24"/>
        </w:rPr>
        <w:t xml:space="preserve">counter </w:t>
      </w:r>
      <w:r w:rsidRPr="00961A0F">
        <w:rPr>
          <w:rFonts w:ascii="Vadana" w:hAnsi="Vadana"/>
          <w:sz w:val="24"/>
          <w:szCs w:val="24"/>
        </w:rPr>
        <w:t>,</w:t>
      </w:r>
      <w:proofErr w:type="gramEnd"/>
      <w:r w:rsidRPr="00961A0F">
        <w:rPr>
          <w:rFonts w:ascii="Vadana" w:hAnsi="Vadana"/>
          <w:sz w:val="24"/>
          <w:szCs w:val="24"/>
        </w:rPr>
        <w:t xml:space="preserve"> and write the seven-segment control signals as </w:t>
      </w:r>
      <w:r w:rsidR="002D3813" w:rsidRPr="00961A0F">
        <w:rPr>
          <w:rFonts w:ascii="Vadana" w:hAnsi="Vadana"/>
          <w:sz w:val="24"/>
          <w:szCs w:val="24"/>
        </w:rPr>
        <w:t xml:space="preserve">an output </w:t>
      </w:r>
    </w:p>
    <w:p w:rsidR="00945596" w:rsidRPr="00961A0F" w:rsidRDefault="00E651E3" w:rsidP="00961A0F">
      <w:pPr>
        <w:pStyle w:val="Heading2"/>
        <w:spacing w:line="360" w:lineRule="auto"/>
        <w:jc w:val="both"/>
        <w:rPr>
          <w:rFonts w:ascii="Vadana" w:hAnsi="Vadana"/>
          <w:sz w:val="24"/>
          <w:szCs w:val="24"/>
        </w:rPr>
      </w:pPr>
      <w:bookmarkStart w:id="12" w:name="_Toc515492063"/>
      <w:r w:rsidRPr="00961A0F">
        <w:rPr>
          <w:rFonts w:ascii="Vadana" w:hAnsi="Vadana"/>
          <w:sz w:val="24"/>
          <w:szCs w:val="24"/>
        </w:rPr>
        <w:lastRenderedPageBreak/>
        <w:t>Behavioural d</w:t>
      </w:r>
      <w:r w:rsidR="00945596" w:rsidRPr="00961A0F">
        <w:rPr>
          <w:rFonts w:ascii="Vadana" w:hAnsi="Vadana"/>
          <w:sz w:val="24"/>
          <w:szCs w:val="24"/>
        </w:rPr>
        <w:t>esign</w:t>
      </w:r>
      <w:bookmarkEnd w:id="12"/>
      <w:r w:rsidR="00945596" w:rsidRPr="00961A0F">
        <w:rPr>
          <w:rFonts w:ascii="Vadana" w:hAnsi="Vadana"/>
          <w:sz w:val="24"/>
          <w:szCs w:val="24"/>
        </w:rPr>
        <w:t xml:space="preserve"> </w:t>
      </w:r>
    </w:p>
    <w:p w:rsidR="00D24873" w:rsidRPr="00961A0F" w:rsidRDefault="00D24873" w:rsidP="00961A0F">
      <w:pPr>
        <w:spacing w:line="360" w:lineRule="auto"/>
        <w:jc w:val="both"/>
        <w:rPr>
          <w:rFonts w:ascii="Vadana" w:hAnsi="Vadana"/>
          <w:sz w:val="24"/>
          <w:szCs w:val="24"/>
        </w:rPr>
      </w:pPr>
      <w:r w:rsidRPr="00961A0F">
        <w:rPr>
          <w:rFonts w:ascii="Vadana" w:hAnsi="Vadana"/>
          <w:sz w:val="24"/>
          <w:szCs w:val="24"/>
        </w:rPr>
        <w:t xml:space="preserve">The behavioural design for the hexadecimal counter involves three </w:t>
      </w:r>
      <w:proofErr w:type="gramStart"/>
      <w:r w:rsidRPr="00961A0F">
        <w:rPr>
          <w:rFonts w:ascii="Vadana" w:hAnsi="Vadana"/>
          <w:sz w:val="24"/>
          <w:szCs w:val="24"/>
        </w:rPr>
        <w:t>stage</w:t>
      </w:r>
      <w:proofErr w:type="gramEnd"/>
      <w:r w:rsidRPr="00961A0F">
        <w:rPr>
          <w:rFonts w:ascii="Vadana" w:hAnsi="Vadana"/>
          <w:sz w:val="24"/>
          <w:szCs w:val="24"/>
        </w:rPr>
        <w:t>:</w:t>
      </w:r>
    </w:p>
    <w:p w:rsidR="00D24873" w:rsidRPr="00961A0F" w:rsidRDefault="00D24873" w:rsidP="00961A0F">
      <w:pPr>
        <w:spacing w:line="360" w:lineRule="auto"/>
        <w:jc w:val="both"/>
        <w:rPr>
          <w:rFonts w:ascii="Vadana" w:hAnsi="Vadana"/>
          <w:b/>
          <w:sz w:val="24"/>
          <w:szCs w:val="24"/>
        </w:rPr>
      </w:pPr>
      <w:r w:rsidRPr="00961A0F">
        <w:rPr>
          <w:rFonts w:ascii="Vadana" w:hAnsi="Vadana"/>
          <w:b/>
          <w:sz w:val="24"/>
          <w:szCs w:val="24"/>
        </w:rPr>
        <w:t xml:space="preserve">Stage one </w:t>
      </w:r>
    </w:p>
    <w:p w:rsidR="00C40FF6" w:rsidRPr="00961A0F" w:rsidRDefault="00D24873" w:rsidP="00961A0F">
      <w:pPr>
        <w:spacing w:line="360" w:lineRule="auto"/>
        <w:jc w:val="both"/>
        <w:rPr>
          <w:rFonts w:ascii="Vadana" w:hAnsi="Vadana"/>
          <w:sz w:val="24"/>
          <w:szCs w:val="24"/>
        </w:rPr>
      </w:pPr>
      <w:r w:rsidRPr="00961A0F">
        <w:rPr>
          <w:rFonts w:ascii="Vadana" w:hAnsi="Vadana"/>
          <w:sz w:val="24"/>
          <w:szCs w:val="24"/>
        </w:rPr>
        <w:t>Creating a</w:t>
      </w:r>
      <w:r w:rsidR="00CC1AB6" w:rsidRPr="00961A0F">
        <w:rPr>
          <w:rFonts w:ascii="Vadana" w:hAnsi="Vadana"/>
          <w:sz w:val="24"/>
          <w:szCs w:val="24"/>
        </w:rPr>
        <w:t xml:space="preserve"> project in </w:t>
      </w:r>
      <w:proofErr w:type="spellStart"/>
      <w:r w:rsidR="00CC1AB6" w:rsidRPr="00961A0F">
        <w:rPr>
          <w:rFonts w:ascii="Vadana" w:hAnsi="Vadana"/>
          <w:sz w:val="24"/>
          <w:szCs w:val="24"/>
        </w:rPr>
        <w:t>Quatus</w:t>
      </w:r>
      <w:proofErr w:type="spellEnd"/>
      <w:r w:rsidR="00CC1AB6" w:rsidRPr="00961A0F">
        <w:rPr>
          <w:rFonts w:ascii="Vadana" w:hAnsi="Vadana"/>
          <w:sz w:val="24"/>
          <w:szCs w:val="24"/>
        </w:rPr>
        <w:t xml:space="preserve"> prime sof</w:t>
      </w:r>
      <w:r w:rsidRPr="00961A0F">
        <w:rPr>
          <w:rFonts w:ascii="Vadana" w:hAnsi="Vadana"/>
          <w:sz w:val="24"/>
          <w:szCs w:val="24"/>
        </w:rPr>
        <w:t xml:space="preserve">tware and also top-level design, the software will automatically generate needed files for the project. Three files were created in preparation for Verilog programing.  </w:t>
      </w:r>
      <w:proofErr w:type="spellStart"/>
      <w:r w:rsidRPr="00961A0F">
        <w:rPr>
          <w:rFonts w:ascii="Vadana" w:hAnsi="Vadana"/>
          <w:sz w:val="24"/>
          <w:szCs w:val="24"/>
        </w:rPr>
        <w:t>Simple_counter.v</w:t>
      </w:r>
      <w:proofErr w:type="spellEnd"/>
      <w:r w:rsidRPr="00961A0F">
        <w:rPr>
          <w:rFonts w:ascii="Vadana" w:hAnsi="Vadana"/>
          <w:sz w:val="24"/>
          <w:szCs w:val="24"/>
        </w:rPr>
        <w:t xml:space="preserve"> where Verilog codes were generated for the project counter, </w:t>
      </w:r>
      <w:proofErr w:type="spellStart"/>
      <w:r w:rsidRPr="00961A0F">
        <w:rPr>
          <w:rFonts w:ascii="Vadana" w:hAnsi="Vadana"/>
          <w:sz w:val="24"/>
          <w:szCs w:val="24"/>
        </w:rPr>
        <w:t>cock_divider.v</w:t>
      </w:r>
      <w:proofErr w:type="spellEnd"/>
      <w:r w:rsidRPr="00961A0F">
        <w:rPr>
          <w:rFonts w:ascii="Vadana" w:hAnsi="Vadana"/>
          <w:sz w:val="24"/>
          <w:szCs w:val="24"/>
        </w:rPr>
        <w:t xml:space="preserve"> a Verilog codes for the frequency divider and 7-segment.v for the seven segment display. The codes for these files are available at GITHUB. </w:t>
      </w:r>
    </w:p>
    <w:p w:rsidR="003D7D32" w:rsidRPr="00961A0F" w:rsidRDefault="003D7D32" w:rsidP="00961A0F">
      <w:pPr>
        <w:spacing w:line="360" w:lineRule="auto"/>
        <w:jc w:val="both"/>
        <w:rPr>
          <w:rFonts w:ascii="Vadana" w:hAnsi="Vadana"/>
          <w:b/>
          <w:sz w:val="24"/>
          <w:szCs w:val="24"/>
        </w:rPr>
      </w:pPr>
      <w:r w:rsidRPr="00961A0F">
        <w:rPr>
          <w:rFonts w:ascii="Vadana" w:hAnsi="Vadana"/>
          <w:b/>
          <w:sz w:val="24"/>
          <w:szCs w:val="24"/>
        </w:rPr>
        <w:t>Stage two</w:t>
      </w:r>
    </w:p>
    <w:p w:rsidR="003D7D32" w:rsidRPr="00961A0F" w:rsidRDefault="003D7D32" w:rsidP="00961A0F">
      <w:pPr>
        <w:spacing w:line="360" w:lineRule="auto"/>
        <w:jc w:val="both"/>
        <w:rPr>
          <w:rFonts w:ascii="Vadana" w:hAnsi="Vadana"/>
          <w:sz w:val="24"/>
          <w:szCs w:val="24"/>
        </w:rPr>
      </w:pPr>
      <w:r w:rsidRPr="00961A0F">
        <w:rPr>
          <w:rFonts w:ascii="Vadana" w:hAnsi="Vadana"/>
          <w:sz w:val="24"/>
          <w:szCs w:val="24"/>
        </w:rPr>
        <w:t>To create the top-level design</w:t>
      </w:r>
      <w:r w:rsidR="003D0521" w:rsidRPr="00961A0F">
        <w:rPr>
          <w:rFonts w:ascii="Vadana" w:hAnsi="Vadana"/>
          <w:sz w:val="24"/>
          <w:szCs w:val="24"/>
        </w:rPr>
        <w:t>, the</w:t>
      </w:r>
      <w:r w:rsidRPr="00961A0F">
        <w:rPr>
          <w:rFonts w:ascii="Vadana" w:hAnsi="Vadana"/>
          <w:sz w:val="24"/>
          <w:szCs w:val="24"/>
        </w:rPr>
        <w:t xml:space="preserve"> Verilog files generated need to be converted by creating symbol file for current file</w:t>
      </w:r>
      <w:proofErr w:type="gramStart"/>
      <w:r w:rsidRPr="00961A0F">
        <w:rPr>
          <w:rFonts w:ascii="Vadana" w:hAnsi="Vadana"/>
          <w:sz w:val="24"/>
          <w:szCs w:val="24"/>
        </w:rPr>
        <w:t>,  this</w:t>
      </w:r>
      <w:proofErr w:type="gramEnd"/>
      <w:r w:rsidRPr="00961A0F">
        <w:rPr>
          <w:rFonts w:ascii="Vadana" w:hAnsi="Vadana"/>
          <w:sz w:val="24"/>
          <w:szCs w:val="24"/>
        </w:rPr>
        <w:t xml:space="preserve"> process will convert the code files to</w:t>
      </w:r>
      <w:r w:rsidR="00531642" w:rsidRPr="00961A0F">
        <w:rPr>
          <w:rFonts w:ascii="Vadana" w:hAnsi="Vadana"/>
          <w:sz w:val="24"/>
          <w:szCs w:val="24"/>
        </w:rPr>
        <w:t xml:space="preserve"> blocks, </w:t>
      </w:r>
      <w:r w:rsidRPr="00961A0F">
        <w:rPr>
          <w:rFonts w:ascii="Vadana" w:hAnsi="Vadana"/>
          <w:sz w:val="24"/>
          <w:szCs w:val="24"/>
        </w:rPr>
        <w:t xml:space="preserve"> symb</w:t>
      </w:r>
      <w:r w:rsidR="00531642" w:rsidRPr="00961A0F">
        <w:rPr>
          <w:rFonts w:ascii="Vadana" w:hAnsi="Vadana"/>
          <w:sz w:val="24"/>
          <w:szCs w:val="24"/>
        </w:rPr>
        <w:t xml:space="preserve">ol files for circuit connection. One of the most important </w:t>
      </w:r>
      <w:proofErr w:type="gramStart"/>
      <w:r w:rsidR="00531642" w:rsidRPr="00961A0F">
        <w:rPr>
          <w:rFonts w:ascii="Vadana" w:hAnsi="Vadana"/>
          <w:sz w:val="24"/>
          <w:szCs w:val="24"/>
        </w:rPr>
        <w:t>part</w:t>
      </w:r>
      <w:proofErr w:type="gramEnd"/>
      <w:r w:rsidR="00531642" w:rsidRPr="00961A0F">
        <w:rPr>
          <w:rFonts w:ascii="Vadana" w:hAnsi="Vadana"/>
          <w:sz w:val="24"/>
          <w:szCs w:val="24"/>
        </w:rPr>
        <w:t xml:space="preserve"> of this stage is addition of </w:t>
      </w:r>
      <w:r w:rsidR="00531642" w:rsidRPr="00961A0F">
        <w:rPr>
          <w:rFonts w:ascii="Vadana" w:hAnsi="Vadana"/>
          <w:b/>
          <w:sz w:val="24"/>
          <w:szCs w:val="24"/>
        </w:rPr>
        <w:t xml:space="preserve">PLL </w:t>
      </w:r>
      <w:proofErr w:type="spellStart"/>
      <w:r w:rsidR="00531642" w:rsidRPr="00961A0F">
        <w:rPr>
          <w:rFonts w:ascii="Vadana" w:hAnsi="Vadana"/>
          <w:b/>
          <w:sz w:val="24"/>
          <w:szCs w:val="24"/>
        </w:rPr>
        <w:t>megafunction</w:t>
      </w:r>
      <w:proofErr w:type="spellEnd"/>
      <w:r w:rsidR="00531642" w:rsidRPr="00961A0F">
        <w:rPr>
          <w:rFonts w:ascii="Vadana" w:hAnsi="Vadana"/>
          <w:sz w:val="24"/>
          <w:szCs w:val="24"/>
        </w:rPr>
        <w:t xml:space="preserve"> </w:t>
      </w:r>
      <w:r w:rsidR="003D0521" w:rsidRPr="00961A0F">
        <w:rPr>
          <w:rFonts w:ascii="Vadana" w:hAnsi="Vadana"/>
          <w:sz w:val="24"/>
          <w:szCs w:val="24"/>
        </w:rPr>
        <w:t xml:space="preserve">to the project. PLL uses the on-board oscillator (DE1-SoC Board 50MHZ) to create constant clock frequency as the input to the counter. </w:t>
      </w:r>
      <w:r w:rsidR="00C8562D" w:rsidRPr="00961A0F">
        <w:rPr>
          <w:rFonts w:ascii="Vadana" w:hAnsi="Vadana"/>
          <w:sz w:val="24"/>
          <w:szCs w:val="24"/>
        </w:rPr>
        <w:t>This process involves</w:t>
      </w:r>
      <w:r w:rsidR="003D0521" w:rsidRPr="00961A0F">
        <w:rPr>
          <w:rFonts w:ascii="Vadana" w:hAnsi="Vadana"/>
          <w:sz w:val="24"/>
          <w:szCs w:val="24"/>
        </w:rPr>
        <w:t xml:space="preserve"> using IP variation file to open a </w:t>
      </w:r>
      <w:proofErr w:type="spellStart"/>
      <w:r w:rsidR="003D0521" w:rsidRPr="00961A0F">
        <w:rPr>
          <w:rFonts w:ascii="Vadana" w:hAnsi="Vadana"/>
          <w:sz w:val="24"/>
          <w:szCs w:val="24"/>
        </w:rPr>
        <w:t>MegaCore</w:t>
      </w:r>
      <w:proofErr w:type="spellEnd"/>
      <w:r w:rsidR="003D0521" w:rsidRPr="00961A0F">
        <w:rPr>
          <w:rFonts w:ascii="Vadana" w:hAnsi="Vadana"/>
          <w:sz w:val="24"/>
          <w:szCs w:val="24"/>
        </w:rPr>
        <w:t xml:space="preserve"> wizard in which a frequency of the clock will be set to 50 </w:t>
      </w:r>
      <w:proofErr w:type="spellStart"/>
      <w:r w:rsidR="003D0521" w:rsidRPr="00961A0F">
        <w:rPr>
          <w:rFonts w:ascii="Vadana" w:hAnsi="Vadana"/>
          <w:sz w:val="24"/>
          <w:szCs w:val="24"/>
        </w:rPr>
        <w:t>MHz.</w:t>
      </w:r>
      <w:proofErr w:type="spellEnd"/>
      <w:r w:rsidR="003D0521" w:rsidRPr="00961A0F">
        <w:rPr>
          <w:rFonts w:ascii="Vadana" w:hAnsi="Vadana"/>
          <w:sz w:val="24"/>
          <w:szCs w:val="24"/>
        </w:rPr>
        <w:t xml:space="preserve"> The operation mode is set to normal and the desire frequency to 5.0. All other components for the top level design are </w:t>
      </w:r>
      <w:r w:rsidR="00C8562D" w:rsidRPr="00961A0F">
        <w:rPr>
          <w:rFonts w:ascii="Vadana" w:hAnsi="Vadana"/>
          <w:sz w:val="24"/>
          <w:szCs w:val="24"/>
        </w:rPr>
        <w:t>added, updated and connected. T</w:t>
      </w:r>
      <w:r w:rsidR="003D0521" w:rsidRPr="00961A0F">
        <w:rPr>
          <w:rFonts w:ascii="Vadana" w:hAnsi="Vadana"/>
          <w:sz w:val="24"/>
          <w:szCs w:val="24"/>
        </w:rPr>
        <w:t>he</w:t>
      </w:r>
      <w:r w:rsidR="00C8562D" w:rsidRPr="00961A0F">
        <w:rPr>
          <w:rFonts w:ascii="Vadana" w:hAnsi="Vadana"/>
          <w:sz w:val="24"/>
          <w:szCs w:val="24"/>
        </w:rPr>
        <w:t xml:space="preserve"> integrated circuit designed</w:t>
      </w:r>
      <w:r w:rsidR="003D0521" w:rsidRPr="00961A0F">
        <w:rPr>
          <w:rFonts w:ascii="Vadana" w:hAnsi="Vadana"/>
          <w:sz w:val="24"/>
          <w:szCs w:val="24"/>
        </w:rPr>
        <w:t xml:space="preserve"> </w:t>
      </w:r>
      <w:r w:rsidR="00C8562D" w:rsidRPr="00961A0F">
        <w:rPr>
          <w:rFonts w:ascii="Vadana" w:hAnsi="Vadana"/>
          <w:sz w:val="24"/>
          <w:szCs w:val="24"/>
        </w:rPr>
        <w:t xml:space="preserve">is shown in </w:t>
      </w:r>
      <w:r w:rsidR="003D0521" w:rsidRPr="00961A0F">
        <w:rPr>
          <w:rFonts w:ascii="Vadana" w:hAnsi="Vadana"/>
          <w:sz w:val="24"/>
          <w:szCs w:val="24"/>
        </w:rPr>
        <w:t xml:space="preserve">figure below. </w:t>
      </w:r>
    </w:p>
    <w:p w:rsidR="00961A0F" w:rsidRDefault="003D0521" w:rsidP="00961A0F">
      <w:pPr>
        <w:keepNext/>
        <w:spacing w:line="360" w:lineRule="auto"/>
        <w:jc w:val="both"/>
      </w:pPr>
      <w:r w:rsidRPr="00961A0F">
        <w:rPr>
          <w:rFonts w:ascii="Vadana" w:hAnsi="Vadana"/>
          <w:noProof/>
          <w:sz w:val="24"/>
          <w:szCs w:val="24"/>
          <w:lang w:val="en-US" w:eastAsia="en-US"/>
        </w:rPr>
        <w:drawing>
          <wp:inline distT="0" distB="0" distL="0" distR="0" wp14:anchorId="28CD70A5" wp14:editId="6C6740B5">
            <wp:extent cx="5607169" cy="281559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1449" t="17920" r="20903" b="30588"/>
                    <a:stretch/>
                  </pic:blipFill>
                  <pic:spPr bwMode="auto">
                    <a:xfrm>
                      <a:off x="0" y="0"/>
                      <a:ext cx="5614604" cy="2819330"/>
                    </a:xfrm>
                    <a:prstGeom prst="rect">
                      <a:avLst/>
                    </a:prstGeom>
                    <a:ln>
                      <a:noFill/>
                    </a:ln>
                    <a:extLst>
                      <a:ext uri="{53640926-AAD7-44D8-BBD7-CCE9431645EC}">
                        <a14:shadowObscured xmlns:a14="http://schemas.microsoft.com/office/drawing/2010/main"/>
                      </a:ext>
                    </a:extLst>
                  </pic:spPr>
                </pic:pic>
              </a:graphicData>
            </a:graphic>
          </wp:inline>
        </w:drawing>
      </w:r>
    </w:p>
    <w:p w:rsidR="003D0521" w:rsidRPr="00961A0F" w:rsidRDefault="00961A0F" w:rsidP="00961A0F">
      <w:pPr>
        <w:pStyle w:val="Caption"/>
        <w:jc w:val="center"/>
        <w:rPr>
          <w:rFonts w:ascii="Vadana" w:hAnsi="Vadana"/>
          <w:sz w:val="24"/>
          <w:szCs w:val="24"/>
        </w:rPr>
      </w:pPr>
      <w:r>
        <w:t xml:space="preserve">Figure </w:t>
      </w:r>
      <w:r w:rsidR="005B6A24">
        <w:fldChar w:fldCharType="begin"/>
      </w:r>
      <w:r w:rsidR="005B6A24">
        <w:instrText xml:space="preserve"> SEQ Figure \* ARABIC </w:instrText>
      </w:r>
      <w:r w:rsidR="005B6A24">
        <w:fldChar w:fldCharType="separate"/>
      </w:r>
      <w:r w:rsidR="00522005">
        <w:rPr>
          <w:noProof/>
        </w:rPr>
        <w:t>8</w:t>
      </w:r>
      <w:r w:rsidR="005B6A24">
        <w:rPr>
          <w:noProof/>
        </w:rPr>
        <w:fldChar w:fldCharType="end"/>
      </w:r>
      <w:r>
        <w:t>Inegrated circuit design</w:t>
      </w:r>
    </w:p>
    <w:p w:rsidR="003D7D32" w:rsidRPr="00961A0F" w:rsidRDefault="003D7D32" w:rsidP="00961A0F">
      <w:pPr>
        <w:spacing w:line="360" w:lineRule="auto"/>
        <w:jc w:val="both"/>
        <w:rPr>
          <w:rFonts w:ascii="Vadana" w:hAnsi="Vadana"/>
          <w:sz w:val="24"/>
          <w:szCs w:val="24"/>
        </w:rPr>
      </w:pPr>
    </w:p>
    <w:p w:rsidR="00C40FF6" w:rsidRPr="00961A0F" w:rsidRDefault="00C8562D" w:rsidP="00961A0F">
      <w:pPr>
        <w:pStyle w:val="Heading2"/>
        <w:spacing w:line="360" w:lineRule="auto"/>
        <w:jc w:val="both"/>
        <w:rPr>
          <w:rFonts w:ascii="Vadana" w:eastAsiaTheme="minorEastAsia" w:hAnsi="Vadana" w:cstheme="minorBidi"/>
          <w:b/>
          <w:color w:val="auto"/>
          <w:sz w:val="24"/>
          <w:szCs w:val="24"/>
        </w:rPr>
      </w:pPr>
      <w:bookmarkStart w:id="13" w:name="_Toc515492064"/>
      <w:r w:rsidRPr="00961A0F">
        <w:rPr>
          <w:rFonts w:ascii="Vadana" w:eastAsiaTheme="minorEastAsia" w:hAnsi="Vadana" w:cstheme="minorBidi"/>
          <w:b/>
          <w:color w:val="auto"/>
          <w:sz w:val="24"/>
          <w:szCs w:val="24"/>
        </w:rPr>
        <w:lastRenderedPageBreak/>
        <w:t>Stage three</w:t>
      </w:r>
      <w:bookmarkEnd w:id="13"/>
      <w:r w:rsidRPr="00961A0F">
        <w:rPr>
          <w:rFonts w:ascii="Vadana" w:eastAsiaTheme="minorEastAsia" w:hAnsi="Vadana" w:cstheme="minorBidi"/>
          <w:b/>
          <w:color w:val="auto"/>
          <w:sz w:val="24"/>
          <w:szCs w:val="24"/>
        </w:rPr>
        <w:t xml:space="preserve"> </w:t>
      </w:r>
    </w:p>
    <w:p w:rsidR="00870B2E" w:rsidRPr="00961A0F" w:rsidRDefault="00C8562D" w:rsidP="00961A0F">
      <w:pPr>
        <w:spacing w:line="360" w:lineRule="auto"/>
        <w:jc w:val="both"/>
        <w:rPr>
          <w:rFonts w:ascii="Vadana" w:hAnsi="Vadana"/>
          <w:sz w:val="24"/>
          <w:szCs w:val="24"/>
        </w:rPr>
      </w:pPr>
      <w:r w:rsidRPr="00961A0F">
        <w:rPr>
          <w:rFonts w:ascii="Vadana" w:hAnsi="Vadana"/>
          <w:sz w:val="24"/>
          <w:szCs w:val="24"/>
        </w:rPr>
        <w:t xml:space="preserve">To program the FPGA board, the entire project files need to be analysed and elaborated in preparation for the pin assignments too correlate with the actual pins on the board. The pin planner spread sheet for the specific pin </w:t>
      </w:r>
      <w:r w:rsidR="00870B2E" w:rsidRPr="00961A0F">
        <w:rPr>
          <w:rFonts w:ascii="Vadana" w:hAnsi="Vadana"/>
          <w:sz w:val="24"/>
          <w:szCs w:val="24"/>
        </w:rPr>
        <w:t>assignment</w:t>
      </w:r>
      <w:r w:rsidRPr="00961A0F">
        <w:rPr>
          <w:rFonts w:ascii="Vadana" w:hAnsi="Vadana"/>
          <w:sz w:val="24"/>
          <w:szCs w:val="24"/>
        </w:rPr>
        <w:t xml:space="preserve"> is provided in the user manual. </w:t>
      </w:r>
      <w:r w:rsidR="00870B2E" w:rsidRPr="00961A0F">
        <w:rPr>
          <w:rFonts w:ascii="Vadana" w:hAnsi="Vadana"/>
          <w:sz w:val="24"/>
          <w:szCs w:val="24"/>
        </w:rPr>
        <w:t xml:space="preserve">Pins are assigned in this project </w:t>
      </w:r>
      <w:proofErr w:type="gramStart"/>
      <w:r w:rsidR="00870B2E" w:rsidRPr="00961A0F">
        <w:rPr>
          <w:rFonts w:ascii="Vadana" w:hAnsi="Vadana"/>
          <w:sz w:val="24"/>
          <w:szCs w:val="24"/>
        </w:rPr>
        <w:t>accordingly</w:t>
      </w:r>
      <w:r w:rsidR="0029651F" w:rsidRPr="00961A0F">
        <w:rPr>
          <w:rFonts w:ascii="Vadana" w:hAnsi="Vadana"/>
          <w:sz w:val="24"/>
          <w:szCs w:val="24"/>
        </w:rPr>
        <w:t>,</w:t>
      </w:r>
      <w:proofErr w:type="gramEnd"/>
      <w:r w:rsidR="0029651F" w:rsidRPr="00961A0F">
        <w:rPr>
          <w:rFonts w:ascii="Vadana" w:hAnsi="Vadana"/>
          <w:sz w:val="24"/>
          <w:szCs w:val="24"/>
        </w:rPr>
        <w:t xml:space="preserve"> the cross-section for the pin planner is</w:t>
      </w:r>
      <w:r w:rsidR="00870B2E" w:rsidRPr="00961A0F">
        <w:rPr>
          <w:rFonts w:ascii="Vadana" w:hAnsi="Vadana"/>
          <w:sz w:val="24"/>
          <w:szCs w:val="24"/>
        </w:rPr>
        <w:t xml:space="preserve"> shown below </w:t>
      </w:r>
    </w:p>
    <w:p w:rsidR="00961A0F" w:rsidRDefault="0029651F" w:rsidP="00961A0F">
      <w:pPr>
        <w:keepNext/>
        <w:spacing w:line="360" w:lineRule="auto"/>
        <w:jc w:val="center"/>
      </w:pPr>
      <w:r w:rsidRPr="00961A0F">
        <w:rPr>
          <w:rFonts w:ascii="Vadana" w:hAnsi="Vadana"/>
          <w:noProof/>
          <w:sz w:val="24"/>
          <w:szCs w:val="24"/>
          <w:lang w:val="en-US" w:eastAsia="en-US"/>
        </w:rPr>
        <w:drawing>
          <wp:inline distT="0" distB="0" distL="0" distR="0" wp14:anchorId="502A46A1" wp14:editId="00E47778">
            <wp:extent cx="4606506" cy="2794958"/>
            <wp:effectExtent l="0" t="0" r="381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489" t="6722" r="18894" b="9508"/>
                    <a:stretch/>
                  </pic:blipFill>
                  <pic:spPr bwMode="auto">
                    <a:xfrm>
                      <a:off x="0" y="0"/>
                      <a:ext cx="4613201" cy="2799020"/>
                    </a:xfrm>
                    <a:prstGeom prst="rect">
                      <a:avLst/>
                    </a:prstGeom>
                    <a:ln>
                      <a:noFill/>
                    </a:ln>
                    <a:extLst>
                      <a:ext uri="{53640926-AAD7-44D8-BBD7-CCE9431645EC}">
                        <a14:shadowObscured xmlns:a14="http://schemas.microsoft.com/office/drawing/2010/main"/>
                      </a:ext>
                    </a:extLst>
                  </pic:spPr>
                </pic:pic>
              </a:graphicData>
            </a:graphic>
          </wp:inline>
        </w:drawing>
      </w:r>
    </w:p>
    <w:p w:rsidR="00C8562D" w:rsidRPr="00961A0F" w:rsidRDefault="00961A0F" w:rsidP="00961A0F">
      <w:pPr>
        <w:pStyle w:val="Caption"/>
        <w:jc w:val="center"/>
        <w:rPr>
          <w:rFonts w:ascii="Vadana" w:hAnsi="Vadana"/>
          <w:sz w:val="24"/>
          <w:szCs w:val="24"/>
        </w:rPr>
      </w:pPr>
      <w:r>
        <w:t xml:space="preserve">Figure </w:t>
      </w:r>
      <w:r w:rsidR="005B6A24">
        <w:fldChar w:fldCharType="begin"/>
      </w:r>
      <w:r w:rsidR="005B6A24">
        <w:instrText xml:space="preserve"> SEQ Figure \* ARABIC </w:instrText>
      </w:r>
      <w:r w:rsidR="005B6A24">
        <w:fldChar w:fldCharType="separate"/>
      </w:r>
      <w:r w:rsidR="00522005">
        <w:rPr>
          <w:noProof/>
        </w:rPr>
        <w:t>9</w:t>
      </w:r>
      <w:r w:rsidR="005B6A24">
        <w:rPr>
          <w:noProof/>
        </w:rPr>
        <w:fldChar w:fldCharType="end"/>
      </w:r>
      <w:r>
        <w:t xml:space="preserve"> Pin assignment</w:t>
      </w:r>
    </w:p>
    <w:p w:rsidR="0029651F" w:rsidRPr="00961A0F" w:rsidRDefault="0029651F" w:rsidP="00961A0F">
      <w:pPr>
        <w:spacing w:line="360" w:lineRule="auto"/>
        <w:jc w:val="both"/>
        <w:rPr>
          <w:rFonts w:ascii="Vadana" w:hAnsi="Vadana"/>
          <w:sz w:val="24"/>
          <w:szCs w:val="24"/>
        </w:rPr>
      </w:pPr>
      <w:r w:rsidRPr="00961A0F">
        <w:rPr>
          <w:rFonts w:ascii="Vadana" w:hAnsi="Vadana"/>
          <w:sz w:val="24"/>
          <w:szCs w:val="24"/>
        </w:rPr>
        <w:t>On the figure above, c</w:t>
      </w:r>
      <w:r w:rsidR="00822C6A" w:rsidRPr="00961A0F">
        <w:rPr>
          <w:rFonts w:ascii="Vadana" w:hAnsi="Vadana"/>
          <w:sz w:val="24"/>
          <w:szCs w:val="24"/>
        </w:rPr>
        <w:t xml:space="preserve">olumn one is the pin name and column three represents the FPGA pin location. </w:t>
      </w:r>
    </w:p>
    <w:p w:rsidR="00525FAF" w:rsidRPr="00961A0F" w:rsidRDefault="00822C6A" w:rsidP="00961A0F">
      <w:pPr>
        <w:spacing w:line="360" w:lineRule="auto"/>
        <w:jc w:val="both"/>
        <w:rPr>
          <w:rFonts w:ascii="Vadana" w:hAnsi="Vadana"/>
          <w:sz w:val="24"/>
          <w:szCs w:val="24"/>
        </w:rPr>
      </w:pPr>
      <w:r w:rsidRPr="00961A0F">
        <w:rPr>
          <w:rFonts w:ascii="Vadana" w:hAnsi="Vadana"/>
          <w:sz w:val="24"/>
          <w:szCs w:val="24"/>
        </w:rPr>
        <w:t xml:space="preserve">The next step in the FPGA programing is creating a Default </w:t>
      </w:r>
      <w:proofErr w:type="spellStart"/>
      <w:r w:rsidRPr="00961A0F">
        <w:rPr>
          <w:rFonts w:ascii="Vadana" w:hAnsi="Vadana"/>
          <w:sz w:val="24"/>
          <w:szCs w:val="24"/>
        </w:rPr>
        <w:t>TimeQuest</w:t>
      </w:r>
      <w:proofErr w:type="spellEnd"/>
      <w:r w:rsidRPr="00961A0F">
        <w:rPr>
          <w:rFonts w:ascii="Vadana" w:hAnsi="Vadana"/>
          <w:sz w:val="24"/>
          <w:szCs w:val="24"/>
        </w:rPr>
        <w:t xml:space="preserve"> SDC file, this file is essential for the successful implementation of the design as the </w:t>
      </w:r>
      <w:proofErr w:type="spellStart"/>
      <w:r w:rsidRPr="00961A0F">
        <w:rPr>
          <w:rFonts w:ascii="Vadana" w:hAnsi="Vadana"/>
          <w:sz w:val="24"/>
          <w:szCs w:val="24"/>
        </w:rPr>
        <w:t>Quartus</w:t>
      </w:r>
      <w:proofErr w:type="spellEnd"/>
      <w:r w:rsidRPr="00961A0F">
        <w:rPr>
          <w:rFonts w:ascii="Vadana" w:hAnsi="Vadana"/>
          <w:sz w:val="24"/>
          <w:szCs w:val="24"/>
        </w:rPr>
        <w:t xml:space="preserve"> Prime </w:t>
      </w:r>
      <w:proofErr w:type="spellStart"/>
      <w:r w:rsidRPr="00961A0F">
        <w:rPr>
          <w:rFonts w:ascii="Vadana" w:hAnsi="Vadana"/>
          <w:sz w:val="24"/>
          <w:szCs w:val="24"/>
        </w:rPr>
        <w:t>TimeQuest</w:t>
      </w:r>
      <w:proofErr w:type="spellEnd"/>
      <w:r w:rsidRPr="00961A0F">
        <w:rPr>
          <w:rFonts w:ascii="Vadana" w:hAnsi="Vadana"/>
          <w:sz w:val="24"/>
          <w:szCs w:val="24"/>
        </w:rPr>
        <w:t xml:space="preserve"> Timing Analyser will be using during  design compilation, for details referrer to the user manual (..2016). The next step </w:t>
      </w:r>
      <w:proofErr w:type="gramStart"/>
      <w:r w:rsidRPr="00961A0F">
        <w:rPr>
          <w:rFonts w:ascii="Vadana" w:hAnsi="Vadana"/>
          <w:sz w:val="24"/>
          <w:szCs w:val="24"/>
        </w:rPr>
        <w:t>is  design</w:t>
      </w:r>
      <w:proofErr w:type="gramEnd"/>
      <w:r w:rsidRPr="00961A0F">
        <w:rPr>
          <w:rFonts w:ascii="Vadana" w:hAnsi="Vadana"/>
          <w:sz w:val="24"/>
          <w:szCs w:val="24"/>
        </w:rPr>
        <w:t xml:space="preserve"> is compilation in which the design is compiled into </w:t>
      </w:r>
      <w:proofErr w:type="spellStart"/>
      <w:r w:rsidRPr="00961A0F">
        <w:rPr>
          <w:rFonts w:ascii="Vadana" w:hAnsi="Vadana"/>
          <w:sz w:val="24"/>
          <w:szCs w:val="24"/>
        </w:rPr>
        <w:t>bitstream</w:t>
      </w:r>
      <w:proofErr w:type="spellEnd"/>
      <w:r w:rsidRPr="00961A0F">
        <w:rPr>
          <w:rFonts w:ascii="Vadana" w:hAnsi="Vadana"/>
          <w:sz w:val="24"/>
          <w:szCs w:val="24"/>
        </w:rPr>
        <w:t xml:space="preserve"> to be downloaded into FPGA.</w:t>
      </w:r>
    </w:p>
    <w:p w:rsidR="00525FAF" w:rsidRDefault="002F3982" w:rsidP="00961A0F">
      <w:pPr>
        <w:pStyle w:val="Heading1"/>
        <w:spacing w:line="360" w:lineRule="auto"/>
        <w:jc w:val="both"/>
        <w:rPr>
          <w:rFonts w:ascii="Vadana" w:hAnsi="Vadana"/>
          <w:sz w:val="24"/>
          <w:szCs w:val="24"/>
        </w:rPr>
      </w:pPr>
      <w:bookmarkStart w:id="14" w:name="_Toc515492065"/>
      <w:r w:rsidRPr="00961A0F">
        <w:rPr>
          <w:rFonts w:ascii="Vadana" w:hAnsi="Vadana"/>
          <w:sz w:val="24"/>
          <w:szCs w:val="24"/>
        </w:rPr>
        <w:t>Results and discussion</w:t>
      </w:r>
      <w:bookmarkEnd w:id="14"/>
      <w:r w:rsidRPr="00961A0F">
        <w:rPr>
          <w:rFonts w:ascii="Vadana" w:hAnsi="Vadana"/>
          <w:sz w:val="24"/>
          <w:szCs w:val="24"/>
        </w:rPr>
        <w:t xml:space="preserve"> </w:t>
      </w:r>
    </w:p>
    <w:p w:rsidR="002C367A" w:rsidRPr="0042178C" w:rsidRDefault="002C367A" w:rsidP="0042178C">
      <w:pPr>
        <w:spacing w:line="360" w:lineRule="auto"/>
        <w:rPr>
          <w:rFonts w:ascii="Vadana" w:hAnsi="Vadana"/>
          <w:sz w:val="24"/>
          <w:szCs w:val="24"/>
        </w:rPr>
      </w:pPr>
      <w:r w:rsidRPr="0042178C">
        <w:rPr>
          <w:rFonts w:ascii="Vadana" w:hAnsi="Vadana"/>
          <w:sz w:val="24"/>
          <w:szCs w:val="24"/>
        </w:rPr>
        <w:t xml:space="preserve">From the result below it can be seen that the output for the seven-segment is counting as expected. The counting starts from 0 to 9, and continue counting from A to F, when the counting for one segment reached </w:t>
      </w:r>
      <w:proofErr w:type="spellStart"/>
      <w:r w:rsidRPr="0042178C">
        <w:rPr>
          <w:rFonts w:ascii="Vadana" w:hAnsi="Vadana"/>
          <w:sz w:val="24"/>
          <w:szCs w:val="24"/>
        </w:rPr>
        <w:t>fff</w:t>
      </w:r>
      <w:proofErr w:type="spellEnd"/>
      <w:r w:rsidRPr="0042178C">
        <w:rPr>
          <w:rFonts w:ascii="Vadana" w:hAnsi="Vadana"/>
          <w:sz w:val="24"/>
          <w:szCs w:val="24"/>
        </w:rPr>
        <w:t xml:space="preserve">. The next segment starts from 1 to </w:t>
      </w:r>
      <w:proofErr w:type="spellStart"/>
      <w:r w:rsidRPr="0042178C">
        <w:rPr>
          <w:rFonts w:ascii="Vadana" w:hAnsi="Vadana"/>
          <w:sz w:val="24"/>
          <w:szCs w:val="24"/>
        </w:rPr>
        <w:t>ffff</w:t>
      </w:r>
      <w:proofErr w:type="spellEnd"/>
      <w:r w:rsidRPr="0042178C">
        <w:rPr>
          <w:rFonts w:ascii="Vadana" w:hAnsi="Vadana"/>
          <w:sz w:val="24"/>
          <w:szCs w:val="24"/>
        </w:rPr>
        <w:t xml:space="preserve"> as indicated below.</w:t>
      </w:r>
    </w:p>
    <w:p w:rsidR="002C367A" w:rsidRDefault="00961A0F" w:rsidP="002C367A">
      <w:pPr>
        <w:keepNext/>
        <w:spacing w:line="360" w:lineRule="auto"/>
        <w:jc w:val="center"/>
      </w:pPr>
      <w:r>
        <w:rPr>
          <w:rFonts w:ascii="Vadana" w:hAnsi="Vadana"/>
          <w:noProof/>
          <w:sz w:val="24"/>
          <w:szCs w:val="24"/>
          <w:lang w:val="en-US" w:eastAsia="en-US"/>
        </w:rPr>
        <w:lastRenderedPageBreak/>
        <w:drawing>
          <wp:inline distT="0" distB="0" distL="0" distR="0" wp14:anchorId="57C7D610" wp14:editId="286C08BE">
            <wp:extent cx="3694095" cy="2527539"/>
            <wp:effectExtent l="0" t="0" r="190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278.JPG"/>
                    <pic:cNvPicPr/>
                  </pic:nvPicPr>
                  <pic:blipFill rotWithShape="1">
                    <a:blip r:embed="rId22" cstate="print">
                      <a:extLst>
                        <a:ext uri="{28A0092B-C50C-407E-A947-70E740481C1C}">
                          <a14:useLocalDpi xmlns:a14="http://schemas.microsoft.com/office/drawing/2010/main" val="0"/>
                        </a:ext>
                      </a:extLst>
                    </a:blip>
                    <a:srcRect l="4518" r="1047" b="13855"/>
                    <a:stretch/>
                  </pic:blipFill>
                  <pic:spPr bwMode="auto">
                    <a:xfrm>
                      <a:off x="0" y="0"/>
                      <a:ext cx="3696671" cy="2529302"/>
                    </a:xfrm>
                    <a:prstGeom prst="rect">
                      <a:avLst/>
                    </a:prstGeom>
                    <a:ln>
                      <a:noFill/>
                    </a:ln>
                    <a:extLst>
                      <a:ext uri="{53640926-AAD7-44D8-BBD7-CCE9431645EC}">
                        <a14:shadowObscured xmlns:a14="http://schemas.microsoft.com/office/drawing/2010/main"/>
                      </a:ext>
                    </a:extLst>
                  </pic:spPr>
                </pic:pic>
              </a:graphicData>
            </a:graphic>
          </wp:inline>
        </w:drawing>
      </w:r>
    </w:p>
    <w:p w:rsidR="008C556A" w:rsidRDefault="002C367A" w:rsidP="002C367A">
      <w:pPr>
        <w:pStyle w:val="Caption"/>
        <w:jc w:val="center"/>
        <w:rPr>
          <w:rFonts w:ascii="Vadana" w:hAnsi="Vadana"/>
          <w:sz w:val="24"/>
          <w:szCs w:val="24"/>
        </w:rPr>
      </w:pPr>
      <w:r>
        <w:t xml:space="preserve">Figure </w:t>
      </w:r>
      <w:r w:rsidR="005B6A24">
        <w:fldChar w:fldCharType="begin"/>
      </w:r>
      <w:r w:rsidR="005B6A24">
        <w:instrText xml:space="preserve"> SEQ Figure \* ARABIC </w:instrText>
      </w:r>
      <w:r w:rsidR="005B6A24">
        <w:fldChar w:fldCharType="separate"/>
      </w:r>
      <w:r w:rsidR="00522005">
        <w:rPr>
          <w:noProof/>
        </w:rPr>
        <w:t>10</w:t>
      </w:r>
      <w:r w:rsidR="005B6A24">
        <w:rPr>
          <w:noProof/>
        </w:rPr>
        <w:fldChar w:fldCharType="end"/>
      </w:r>
      <w:r>
        <w:t xml:space="preserve"> Seven =segment display on Altera board</w:t>
      </w:r>
    </w:p>
    <w:p w:rsidR="002C367A" w:rsidRDefault="002C367A" w:rsidP="00961A0F">
      <w:pPr>
        <w:spacing w:line="360" w:lineRule="auto"/>
        <w:jc w:val="both"/>
        <w:rPr>
          <w:rFonts w:ascii="Vadana" w:hAnsi="Vadana"/>
          <w:sz w:val="24"/>
          <w:szCs w:val="24"/>
        </w:rPr>
      </w:pPr>
      <w:r>
        <w:rPr>
          <w:rFonts w:ascii="Vadana" w:hAnsi="Vadana"/>
          <w:sz w:val="24"/>
          <w:szCs w:val="24"/>
        </w:rPr>
        <w:t xml:space="preserve">One of the nobility for this design is that the system can be reset to zero by pressing key 0, stay on hold by pressing key 3 and the speed can be changed by moving sw1up or down.  </w:t>
      </w:r>
    </w:p>
    <w:p w:rsidR="00961A0F" w:rsidRDefault="002C367A" w:rsidP="002C367A">
      <w:pPr>
        <w:pStyle w:val="Heading2"/>
      </w:pPr>
      <w:bookmarkStart w:id="15" w:name="_Toc515492066"/>
      <w:proofErr w:type="spellStart"/>
      <w:r>
        <w:t>ModelSIm</w:t>
      </w:r>
      <w:proofErr w:type="spellEnd"/>
      <w:r>
        <w:t xml:space="preserve"> outputs</w:t>
      </w:r>
      <w:bookmarkEnd w:id="15"/>
      <w:r>
        <w:t xml:space="preserve"> </w:t>
      </w:r>
    </w:p>
    <w:p w:rsidR="002C367A" w:rsidRPr="0042178C" w:rsidRDefault="002C367A" w:rsidP="0042178C">
      <w:pPr>
        <w:spacing w:line="360" w:lineRule="auto"/>
        <w:jc w:val="both"/>
        <w:rPr>
          <w:rFonts w:ascii="Vadana" w:hAnsi="Vadana"/>
          <w:sz w:val="24"/>
          <w:szCs w:val="24"/>
        </w:rPr>
      </w:pPr>
      <w:r w:rsidRPr="0042178C">
        <w:rPr>
          <w:rFonts w:ascii="Vadana" w:hAnsi="Vadana"/>
          <w:sz w:val="24"/>
          <w:szCs w:val="24"/>
        </w:rPr>
        <w:t xml:space="preserve">Simulation for the </w:t>
      </w:r>
      <w:proofErr w:type="spellStart"/>
      <w:r w:rsidRPr="0042178C">
        <w:rPr>
          <w:rFonts w:ascii="Vadana" w:hAnsi="Vadana"/>
          <w:sz w:val="24"/>
          <w:szCs w:val="24"/>
        </w:rPr>
        <w:t>Modelsim</w:t>
      </w:r>
      <w:proofErr w:type="spellEnd"/>
      <w:r w:rsidRPr="0042178C">
        <w:rPr>
          <w:rFonts w:ascii="Vadana" w:hAnsi="Vadana"/>
          <w:sz w:val="24"/>
          <w:szCs w:val="24"/>
        </w:rPr>
        <w:t xml:space="preserve"> is also performed to verify that the design operates correctly. The behaviour of the circuit is tested by assigning the input with a sequence of values as detail below in the figures below: </w:t>
      </w:r>
    </w:p>
    <w:p w:rsidR="002C367A" w:rsidRDefault="002C367A" w:rsidP="002C367A">
      <w:pPr>
        <w:keepNext/>
      </w:pPr>
      <w:r>
        <w:rPr>
          <w:noProof/>
          <w:lang w:val="en-US" w:eastAsia="en-US"/>
        </w:rPr>
        <w:drawing>
          <wp:inline distT="0" distB="0" distL="0" distR="0" wp14:anchorId="539839AA" wp14:editId="11E90408">
            <wp:extent cx="5248597" cy="2812211"/>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40674" t="21447" r="493" b="22481"/>
                    <a:stretch/>
                  </pic:blipFill>
                  <pic:spPr bwMode="auto">
                    <a:xfrm>
                      <a:off x="0" y="0"/>
                      <a:ext cx="5257479" cy="2816970"/>
                    </a:xfrm>
                    <a:prstGeom prst="rect">
                      <a:avLst/>
                    </a:prstGeom>
                    <a:ln>
                      <a:noFill/>
                    </a:ln>
                    <a:extLst>
                      <a:ext uri="{53640926-AAD7-44D8-BBD7-CCE9431645EC}">
                        <a14:shadowObscured xmlns:a14="http://schemas.microsoft.com/office/drawing/2010/main"/>
                      </a:ext>
                    </a:extLst>
                  </pic:spPr>
                </pic:pic>
              </a:graphicData>
            </a:graphic>
          </wp:inline>
        </w:drawing>
      </w:r>
    </w:p>
    <w:p w:rsidR="002C367A" w:rsidRDefault="002C367A" w:rsidP="002C367A">
      <w:pPr>
        <w:pStyle w:val="Caption"/>
        <w:jc w:val="center"/>
      </w:pPr>
      <w:r>
        <w:t xml:space="preserve">Figure </w:t>
      </w:r>
      <w:r w:rsidR="005B6A24">
        <w:fldChar w:fldCharType="begin"/>
      </w:r>
      <w:r w:rsidR="005B6A24">
        <w:instrText xml:space="preserve"> SEQ Figure \* ARABIC </w:instrText>
      </w:r>
      <w:r w:rsidR="005B6A24">
        <w:fldChar w:fldCharType="separate"/>
      </w:r>
      <w:r w:rsidR="00522005">
        <w:rPr>
          <w:noProof/>
        </w:rPr>
        <w:t>11</w:t>
      </w:r>
      <w:r w:rsidR="005B6A24">
        <w:rPr>
          <w:noProof/>
        </w:rPr>
        <w:fldChar w:fldCharType="end"/>
      </w:r>
      <w:r>
        <w:t xml:space="preserve"> Output when clock is set to zero</w:t>
      </w:r>
    </w:p>
    <w:p w:rsidR="002C367A" w:rsidRPr="0042178C" w:rsidRDefault="002C367A" w:rsidP="0042178C">
      <w:pPr>
        <w:spacing w:line="360" w:lineRule="auto"/>
        <w:jc w:val="both"/>
        <w:rPr>
          <w:rFonts w:ascii="Vadana" w:hAnsi="Vadana"/>
          <w:sz w:val="24"/>
          <w:szCs w:val="24"/>
        </w:rPr>
      </w:pPr>
      <w:r w:rsidRPr="0042178C">
        <w:rPr>
          <w:rFonts w:ascii="Vadana" w:hAnsi="Vadana"/>
          <w:sz w:val="24"/>
          <w:szCs w:val="24"/>
        </w:rPr>
        <w:t xml:space="preserve">As indicated above, from 0 to 300ps clock is set to 0, reset is =0. From 300ps to 600 reset is set to zero </w:t>
      </w:r>
    </w:p>
    <w:p w:rsidR="00987349" w:rsidRDefault="00987349" w:rsidP="002C367A"/>
    <w:p w:rsidR="002C367A" w:rsidRDefault="002C367A" w:rsidP="002C367A"/>
    <w:p w:rsidR="002C367A" w:rsidRPr="002C367A" w:rsidRDefault="002C367A" w:rsidP="002C367A">
      <w:pPr>
        <w:rPr>
          <w:b/>
        </w:rPr>
      </w:pPr>
      <w:r w:rsidRPr="002C367A">
        <w:rPr>
          <w:b/>
        </w:rPr>
        <w:t xml:space="preserve">Clock divider </w:t>
      </w:r>
    </w:p>
    <w:p w:rsidR="002C367A" w:rsidRDefault="002C367A" w:rsidP="002C367A">
      <w:pPr>
        <w:keepNext/>
      </w:pPr>
      <w:r>
        <w:rPr>
          <w:noProof/>
          <w:lang w:val="en-US" w:eastAsia="en-US"/>
        </w:rPr>
        <w:drawing>
          <wp:inline distT="0" distB="0" distL="0" distR="0" wp14:anchorId="334C4F25" wp14:editId="118506AD">
            <wp:extent cx="5063706" cy="2916271"/>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44742" t="19638" r="-233" b="23515"/>
                    <a:stretch/>
                  </pic:blipFill>
                  <pic:spPr bwMode="auto">
                    <a:xfrm>
                      <a:off x="0" y="0"/>
                      <a:ext cx="5068175" cy="2918845"/>
                    </a:xfrm>
                    <a:prstGeom prst="rect">
                      <a:avLst/>
                    </a:prstGeom>
                    <a:ln>
                      <a:noFill/>
                    </a:ln>
                    <a:extLst>
                      <a:ext uri="{53640926-AAD7-44D8-BBD7-CCE9431645EC}">
                        <a14:shadowObscured xmlns:a14="http://schemas.microsoft.com/office/drawing/2010/main"/>
                      </a:ext>
                    </a:extLst>
                  </pic:spPr>
                </pic:pic>
              </a:graphicData>
            </a:graphic>
          </wp:inline>
        </w:drawing>
      </w:r>
    </w:p>
    <w:p w:rsidR="002C367A" w:rsidRDefault="002C367A" w:rsidP="002C367A">
      <w:pPr>
        <w:pStyle w:val="Caption"/>
        <w:jc w:val="center"/>
      </w:pPr>
      <w:r>
        <w:t xml:space="preserve">Figure </w:t>
      </w:r>
      <w:r w:rsidR="005B6A24">
        <w:fldChar w:fldCharType="begin"/>
      </w:r>
      <w:r w:rsidR="005B6A24">
        <w:instrText xml:space="preserve"> SEQ Figure \* ARABIC </w:instrText>
      </w:r>
      <w:r w:rsidR="005B6A24">
        <w:fldChar w:fldCharType="separate"/>
      </w:r>
      <w:r w:rsidR="00522005">
        <w:rPr>
          <w:noProof/>
        </w:rPr>
        <w:t>12</w:t>
      </w:r>
      <w:r w:rsidR="005B6A24">
        <w:rPr>
          <w:noProof/>
        </w:rPr>
        <w:fldChar w:fldCharType="end"/>
      </w:r>
      <w:r>
        <w:t>output for the clock divider</w:t>
      </w:r>
    </w:p>
    <w:p w:rsidR="002C367A" w:rsidRPr="0042178C" w:rsidRDefault="002C367A" w:rsidP="0042178C">
      <w:pPr>
        <w:spacing w:line="360" w:lineRule="auto"/>
        <w:jc w:val="both"/>
        <w:rPr>
          <w:rFonts w:ascii="Vadana" w:hAnsi="Vadana"/>
          <w:sz w:val="24"/>
          <w:szCs w:val="24"/>
        </w:rPr>
      </w:pPr>
      <w:r w:rsidRPr="0042178C">
        <w:rPr>
          <w:rFonts w:ascii="Vadana" w:hAnsi="Vadana"/>
          <w:sz w:val="24"/>
          <w:szCs w:val="24"/>
        </w:rPr>
        <w:t xml:space="preserve">As indicated above Clock = 0, </w:t>
      </w:r>
      <w:proofErr w:type="spellStart"/>
      <w:r w:rsidRPr="0042178C">
        <w:rPr>
          <w:rFonts w:ascii="Vadana" w:hAnsi="Vadana"/>
          <w:sz w:val="24"/>
          <w:szCs w:val="24"/>
        </w:rPr>
        <w:t>sw</w:t>
      </w:r>
      <w:proofErr w:type="spellEnd"/>
      <w:r w:rsidRPr="0042178C">
        <w:rPr>
          <w:rFonts w:ascii="Vadana" w:hAnsi="Vadana"/>
          <w:sz w:val="24"/>
          <w:szCs w:val="24"/>
        </w:rPr>
        <w:t xml:space="preserve"> = 0, reset = 0</w:t>
      </w:r>
    </w:p>
    <w:p w:rsidR="002C367A" w:rsidRDefault="002C367A" w:rsidP="002C367A"/>
    <w:p w:rsidR="00341DD2" w:rsidRDefault="002C367A" w:rsidP="00341DD2">
      <w:pPr>
        <w:keepNext/>
        <w:jc w:val="center"/>
      </w:pPr>
      <w:r>
        <w:rPr>
          <w:noProof/>
          <w:lang w:val="en-US" w:eastAsia="en-US"/>
        </w:rPr>
        <w:drawing>
          <wp:inline distT="0" distB="0" distL="0" distR="0" wp14:anchorId="375DD238" wp14:editId="2556911A">
            <wp:extent cx="4123426" cy="231471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44451" t="20155" r="-88" b="24289"/>
                    <a:stretch/>
                  </pic:blipFill>
                  <pic:spPr bwMode="auto">
                    <a:xfrm>
                      <a:off x="0" y="0"/>
                      <a:ext cx="4127068" cy="2316762"/>
                    </a:xfrm>
                    <a:prstGeom prst="rect">
                      <a:avLst/>
                    </a:prstGeom>
                    <a:ln>
                      <a:noFill/>
                    </a:ln>
                    <a:extLst>
                      <a:ext uri="{53640926-AAD7-44D8-BBD7-CCE9431645EC}">
                        <a14:shadowObscured xmlns:a14="http://schemas.microsoft.com/office/drawing/2010/main"/>
                      </a:ext>
                    </a:extLst>
                  </pic:spPr>
                </pic:pic>
              </a:graphicData>
            </a:graphic>
          </wp:inline>
        </w:drawing>
      </w:r>
    </w:p>
    <w:p w:rsidR="002C367A" w:rsidRDefault="00341DD2" w:rsidP="00341DD2">
      <w:pPr>
        <w:pStyle w:val="Caption"/>
        <w:jc w:val="center"/>
      </w:pPr>
      <w:r>
        <w:t xml:space="preserve">Figure </w:t>
      </w:r>
      <w:r w:rsidR="005B6A24">
        <w:fldChar w:fldCharType="begin"/>
      </w:r>
      <w:r w:rsidR="005B6A24">
        <w:instrText xml:space="preserve"> SEQ Figure \* ARABIC </w:instrText>
      </w:r>
      <w:r w:rsidR="005B6A24">
        <w:fldChar w:fldCharType="separate"/>
      </w:r>
      <w:r w:rsidR="00522005">
        <w:rPr>
          <w:noProof/>
        </w:rPr>
        <w:t>13</w:t>
      </w:r>
      <w:r w:rsidR="005B6A24">
        <w:rPr>
          <w:noProof/>
        </w:rPr>
        <w:fldChar w:fldCharType="end"/>
      </w:r>
      <w:r>
        <w:t>Output when reset is 1</w:t>
      </w:r>
    </w:p>
    <w:p w:rsidR="00341DD2" w:rsidRPr="0042178C" w:rsidRDefault="00341DD2" w:rsidP="0042178C">
      <w:pPr>
        <w:spacing w:line="360" w:lineRule="auto"/>
        <w:jc w:val="both"/>
        <w:rPr>
          <w:rFonts w:ascii="Vadana" w:hAnsi="Vadana"/>
          <w:sz w:val="24"/>
          <w:szCs w:val="24"/>
        </w:rPr>
      </w:pPr>
      <w:r w:rsidRPr="0042178C">
        <w:rPr>
          <w:rFonts w:ascii="Vadana" w:hAnsi="Vadana"/>
          <w:sz w:val="24"/>
          <w:szCs w:val="24"/>
        </w:rPr>
        <w:t xml:space="preserve">Clock = 0, </w:t>
      </w:r>
      <w:proofErr w:type="spellStart"/>
      <w:r w:rsidRPr="0042178C">
        <w:rPr>
          <w:rFonts w:ascii="Vadana" w:hAnsi="Vadana"/>
          <w:sz w:val="24"/>
          <w:szCs w:val="24"/>
        </w:rPr>
        <w:t>sw</w:t>
      </w:r>
      <w:proofErr w:type="spellEnd"/>
      <w:r w:rsidRPr="0042178C">
        <w:rPr>
          <w:rFonts w:ascii="Vadana" w:hAnsi="Vadana"/>
          <w:sz w:val="24"/>
          <w:szCs w:val="24"/>
        </w:rPr>
        <w:t xml:space="preserve"> = 0, reset = 1</w:t>
      </w:r>
    </w:p>
    <w:p w:rsidR="00341DD2" w:rsidRDefault="002C367A" w:rsidP="00341DD2">
      <w:pPr>
        <w:keepNext/>
        <w:jc w:val="center"/>
      </w:pPr>
      <w:r>
        <w:rPr>
          <w:noProof/>
          <w:lang w:val="en-US" w:eastAsia="en-US"/>
        </w:rPr>
        <w:lastRenderedPageBreak/>
        <w:drawing>
          <wp:inline distT="0" distB="0" distL="0" distR="0" wp14:anchorId="0509555C" wp14:editId="521C65C4">
            <wp:extent cx="3873260" cy="221329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44161" t="20155" r="-88" b="22998"/>
                    <a:stretch/>
                  </pic:blipFill>
                  <pic:spPr bwMode="auto">
                    <a:xfrm>
                      <a:off x="0" y="0"/>
                      <a:ext cx="3876681" cy="2215246"/>
                    </a:xfrm>
                    <a:prstGeom prst="rect">
                      <a:avLst/>
                    </a:prstGeom>
                    <a:ln>
                      <a:noFill/>
                    </a:ln>
                    <a:extLst>
                      <a:ext uri="{53640926-AAD7-44D8-BBD7-CCE9431645EC}">
                        <a14:shadowObscured xmlns:a14="http://schemas.microsoft.com/office/drawing/2010/main"/>
                      </a:ext>
                    </a:extLst>
                  </pic:spPr>
                </pic:pic>
              </a:graphicData>
            </a:graphic>
          </wp:inline>
        </w:drawing>
      </w:r>
    </w:p>
    <w:p w:rsidR="002C367A" w:rsidRDefault="00341DD2" w:rsidP="00341DD2">
      <w:pPr>
        <w:pStyle w:val="Caption"/>
        <w:jc w:val="center"/>
      </w:pPr>
      <w:r>
        <w:t xml:space="preserve">Figure </w:t>
      </w:r>
      <w:r w:rsidR="005B6A24">
        <w:fldChar w:fldCharType="begin"/>
      </w:r>
      <w:r w:rsidR="005B6A24">
        <w:instrText xml:space="preserve"> SEQ Figure \* ARABIC </w:instrText>
      </w:r>
      <w:r w:rsidR="005B6A24">
        <w:fldChar w:fldCharType="separate"/>
      </w:r>
      <w:r w:rsidR="00522005">
        <w:rPr>
          <w:noProof/>
        </w:rPr>
        <w:t>14</w:t>
      </w:r>
      <w:r w:rsidR="005B6A24">
        <w:rPr>
          <w:noProof/>
        </w:rPr>
        <w:fldChar w:fldCharType="end"/>
      </w:r>
      <w:proofErr w:type="gramStart"/>
      <w:r>
        <w:t xml:space="preserve"> clock</w:t>
      </w:r>
      <w:proofErr w:type="gramEnd"/>
      <w:r>
        <w:t xml:space="preserve"> is forced to be 1</w:t>
      </w:r>
    </w:p>
    <w:p w:rsidR="002C367A" w:rsidRPr="0042178C" w:rsidRDefault="00341DD2" w:rsidP="0042178C">
      <w:pPr>
        <w:spacing w:line="360" w:lineRule="auto"/>
        <w:jc w:val="both"/>
        <w:rPr>
          <w:rFonts w:ascii="Vadana" w:hAnsi="Vadana"/>
          <w:sz w:val="24"/>
          <w:szCs w:val="24"/>
        </w:rPr>
      </w:pPr>
      <w:r w:rsidRPr="0042178C">
        <w:rPr>
          <w:rFonts w:ascii="Vadana" w:hAnsi="Vadana"/>
          <w:sz w:val="24"/>
          <w:szCs w:val="24"/>
        </w:rPr>
        <w:t xml:space="preserve">Clock = 1, </w:t>
      </w:r>
      <w:proofErr w:type="spellStart"/>
      <w:r w:rsidRPr="0042178C">
        <w:rPr>
          <w:rFonts w:ascii="Vadana" w:hAnsi="Vadana"/>
          <w:sz w:val="24"/>
          <w:szCs w:val="24"/>
        </w:rPr>
        <w:t>sw</w:t>
      </w:r>
      <w:proofErr w:type="spellEnd"/>
      <w:r w:rsidRPr="0042178C">
        <w:rPr>
          <w:rFonts w:ascii="Vadana" w:hAnsi="Vadana"/>
          <w:sz w:val="24"/>
          <w:szCs w:val="24"/>
        </w:rPr>
        <w:t xml:space="preserve"> = 0, reset = 1</w:t>
      </w:r>
    </w:p>
    <w:p w:rsidR="002C367A" w:rsidRDefault="002C367A" w:rsidP="002C367A"/>
    <w:p w:rsidR="00987349" w:rsidRDefault="002C367A" w:rsidP="00987349">
      <w:pPr>
        <w:keepNext/>
        <w:jc w:val="center"/>
      </w:pPr>
      <w:r>
        <w:rPr>
          <w:noProof/>
          <w:lang w:val="en-US" w:eastAsia="en-US"/>
        </w:rPr>
        <w:drawing>
          <wp:inline distT="0" distB="0" distL="0" distR="0" wp14:anchorId="2678E4A6" wp14:editId="06E882FC">
            <wp:extent cx="3787878" cy="2253049"/>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44015" t="17571" r="-88" b="23102"/>
                    <a:stretch/>
                  </pic:blipFill>
                  <pic:spPr bwMode="auto">
                    <a:xfrm>
                      <a:off x="0" y="0"/>
                      <a:ext cx="3807684" cy="2264830"/>
                    </a:xfrm>
                    <a:prstGeom prst="rect">
                      <a:avLst/>
                    </a:prstGeom>
                    <a:ln>
                      <a:noFill/>
                    </a:ln>
                    <a:extLst>
                      <a:ext uri="{53640926-AAD7-44D8-BBD7-CCE9431645EC}">
                        <a14:shadowObscured xmlns:a14="http://schemas.microsoft.com/office/drawing/2010/main"/>
                      </a:ext>
                    </a:extLst>
                  </pic:spPr>
                </pic:pic>
              </a:graphicData>
            </a:graphic>
          </wp:inline>
        </w:drawing>
      </w:r>
    </w:p>
    <w:p w:rsidR="002C367A" w:rsidRDefault="00987349" w:rsidP="00987349">
      <w:pPr>
        <w:pStyle w:val="Caption"/>
        <w:jc w:val="center"/>
      </w:pPr>
      <w:r>
        <w:t xml:space="preserve">Figure </w:t>
      </w:r>
      <w:r w:rsidR="005B6A24">
        <w:fldChar w:fldCharType="begin"/>
      </w:r>
      <w:r w:rsidR="005B6A24">
        <w:instrText xml:space="preserve"> SEQ Figure \* ARABIC </w:instrText>
      </w:r>
      <w:r w:rsidR="005B6A24">
        <w:fldChar w:fldCharType="separate"/>
      </w:r>
      <w:r w:rsidR="00522005">
        <w:rPr>
          <w:noProof/>
        </w:rPr>
        <w:t>15</w:t>
      </w:r>
      <w:r w:rsidR="005B6A24">
        <w:rPr>
          <w:noProof/>
        </w:rPr>
        <w:fldChar w:fldCharType="end"/>
      </w:r>
      <w:r>
        <w:t xml:space="preserve"> Reset is set to 1</w:t>
      </w:r>
    </w:p>
    <w:p w:rsidR="002C367A" w:rsidRPr="0042178C" w:rsidRDefault="00341DD2" w:rsidP="0042178C">
      <w:pPr>
        <w:spacing w:line="360" w:lineRule="auto"/>
        <w:jc w:val="center"/>
        <w:rPr>
          <w:rFonts w:ascii="Vadana" w:hAnsi="Vadana"/>
          <w:sz w:val="24"/>
          <w:szCs w:val="24"/>
        </w:rPr>
      </w:pPr>
      <w:r w:rsidRPr="0042178C">
        <w:rPr>
          <w:rFonts w:ascii="Vadana" w:hAnsi="Vadana"/>
          <w:sz w:val="24"/>
          <w:szCs w:val="24"/>
        </w:rPr>
        <w:t xml:space="preserve">Clock = 1, </w:t>
      </w:r>
      <w:proofErr w:type="spellStart"/>
      <w:r w:rsidRPr="0042178C">
        <w:rPr>
          <w:rFonts w:ascii="Vadana" w:hAnsi="Vadana"/>
          <w:sz w:val="24"/>
          <w:szCs w:val="24"/>
        </w:rPr>
        <w:t>sw</w:t>
      </w:r>
      <w:proofErr w:type="spellEnd"/>
      <w:r w:rsidRPr="0042178C">
        <w:rPr>
          <w:rFonts w:ascii="Vadana" w:hAnsi="Vadana"/>
          <w:sz w:val="24"/>
          <w:szCs w:val="24"/>
        </w:rPr>
        <w:t xml:space="preserve"> = 1, reset = 1</w:t>
      </w:r>
    </w:p>
    <w:p w:rsidR="002C367A" w:rsidRPr="002C367A" w:rsidRDefault="002C367A" w:rsidP="002C367A"/>
    <w:p w:rsidR="00341DD2" w:rsidRDefault="002F3982" w:rsidP="00961A0F">
      <w:pPr>
        <w:pStyle w:val="Heading1"/>
        <w:spacing w:line="360" w:lineRule="auto"/>
        <w:jc w:val="both"/>
        <w:rPr>
          <w:rFonts w:ascii="Vadana" w:hAnsi="Vadana"/>
          <w:sz w:val="24"/>
          <w:szCs w:val="24"/>
        </w:rPr>
      </w:pPr>
      <w:bookmarkStart w:id="16" w:name="_Toc515492067"/>
      <w:r w:rsidRPr="00961A0F">
        <w:rPr>
          <w:rFonts w:ascii="Vadana" w:hAnsi="Vadana"/>
          <w:sz w:val="24"/>
          <w:szCs w:val="24"/>
        </w:rPr>
        <w:t>Conclusion</w:t>
      </w:r>
      <w:bookmarkEnd w:id="16"/>
    </w:p>
    <w:p w:rsidR="002F3982" w:rsidRPr="00341DD2" w:rsidRDefault="00341DD2" w:rsidP="00341DD2">
      <w:pPr>
        <w:spacing w:line="360" w:lineRule="auto"/>
        <w:jc w:val="both"/>
        <w:rPr>
          <w:rFonts w:ascii="Vadana" w:hAnsi="Vadana"/>
          <w:sz w:val="24"/>
          <w:szCs w:val="24"/>
        </w:rPr>
      </w:pPr>
      <w:r w:rsidRPr="00341DD2">
        <w:rPr>
          <w:rFonts w:ascii="Vadana" w:hAnsi="Vadana"/>
          <w:sz w:val="24"/>
          <w:szCs w:val="24"/>
        </w:rPr>
        <w:t xml:space="preserve">In conclusion an up/down counter is design using Verilog programming language. The output of the counter is displayed on Seven Segment Display available on Altera DE1 </w:t>
      </w:r>
      <w:proofErr w:type="spellStart"/>
      <w:r w:rsidRPr="00341DD2">
        <w:rPr>
          <w:rFonts w:ascii="Vadana" w:hAnsi="Vadana"/>
          <w:sz w:val="24"/>
          <w:szCs w:val="24"/>
        </w:rPr>
        <w:t>SoC.</w:t>
      </w:r>
      <w:proofErr w:type="spellEnd"/>
      <w:r w:rsidR="002F3982" w:rsidRPr="00341DD2">
        <w:rPr>
          <w:rFonts w:ascii="Vadana" w:hAnsi="Vadana"/>
          <w:sz w:val="24"/>
          <w:szCs w:val="24"/>
        </w:rPr>
        <w:t xml:space="preserve"> </w:t>
      </w:r>
      <w:r w:rsidRPr="00341DD2">
        <w:rPr>
          <w:rFonts w:ascii="Vadana" w:hAnsi="Vadana"/>
          <w:sz w:val="24"/>
          <w:szCs w:val="24"/>
        </w:rPr>
        <w:t>It is leant that the inputs for the PLL are 50 MHZ clock and VCC which is connected to the KEY3 on the main Altera board. The output of the PLL is periodic waveform, typically sinusoidal and is fed to the input of the clock</w:t>
      </w:r>
      <w:bookmarkStart w:id="17" w:name="_GoBack"/>
      <w:bookmarkEnd w:id="17"/>
      <w:r w:rsidRPr="00341DD2">
        <w:rPr>
          <w:rFonts w:ascii="Vadana" w:hAnsi="Vadana"/>
          <w:sz w:val="24"/>
          <w:szCs w:val="24"/>
        </w:rPr>
        <w:t xml:space="preserve"> divider. To make the hexadecimal display visible, a sequence of frequencies were generated from the fundamental frequency. A parameter named speed is created and assigned with a frequency value to be (50MHZ)</w:t>
      </w:r>
      <w:proofErr w:type="gramStart"/>
      <w:r w:rsidRPr="00341DD2">
        <w:rPr>
          <w:rFonts w:ascii="Vadana" w:hAnsi="Vadana"/>
          <w:sz w:val="24"/>
          <w:szCs w:val="24"/>
        </w:rPr>
        <w:t>,</w:t>
      </w:r>
      <w:proofErr w:type="gramEnd"/>
      <w:r w:rsidRPr="00341DD2">
        <w:rPr>
          <w:rFonts w:ascii="Vadana" w:hAnsi="Vadana"/>
          <w:sz w:val="24"/>
          <w:szCs w:val="24"/>
        </w:rPr>
        <w:t xml:space="preserve"> the value of the speed is then divided accordingly to generate a desire frequency.</w:t>
      </w:r>
    </w:p>
    <w:p w:rsidR="002F3982" w:rsidRPr="00961A0F" w:rsidRDefault="002F3982" w:rsidP="00961A0F">
      <w:pPr>
        <w:pStyle w:val="Heading1"/>
        <w:spacing w:line="360" w:lineRule="auto"/>
        <w:jc w:val="both"/>
        <w:rPr>
          <w:rFonts w:ascii="Vadana" w:hAnsi="Vadana"/>
          <w:sz w:val="24"/>
          <w:szCs w:val="24"/>
        </w:rPr>
      </w:pPr>
      <w:bookmarkStart w:id="18" w:name="_Toc515492068"/>
      <w:r w:rsidRPr="00961A0F">
        <w:rPr>
          <w:rFonts w:ascii="Vadana" w:hAnsi="Vadana"/>
          <w:sz w:val="24"/>
          <w:szCs w:val="24"/>
        </w:rPr>
        <w:lastRenderedPageBreak/>
        <w:t>Future work</w:t>
      </w:r>
      <w:bookmarkEnd w:id="18"/>
      <w:r w:rsidRPr="00961A0F">
        <w:rPr>
          <w:rFonts w:ascii="Vadana" w:hAnsi="Vadana"/>
          <w:sz w:val="24"/>
          <w:szCs w:val="24"/>
        </w:rPr>
        <w:t xml:space="preserve"> </w:t>
      </w:r>
    </w:p>
    <w:p w:rsidR="002F3982" w:rsidRPr="00961A0F" w:rsidRDefault="002F3982" w:rsidP="00961A0F">
      <w:pPr>
        <w:spacing w:line="360" w:lineRule="auto"/>
        <w:jc w:val="both"/>
        <w:rPr>
          <w:rFonts w:ascii="Vadana" w:hAnsi="Vadana"/>
          <w:sz w:val="24"/>
          <w:szCs w:val="24"/>
        </w:rPr>
      </w:pPr>
      <w:r w:rsidRPr="00961A0F">
        <w:rPr>
          <w:rFonts w:ascii="Vadana" w:hAnsi="Vadana"/>
          <w:sz w:val="24"/>
          <w:szCs w:val="24"/>
        </w:rPr>
        <w:t>The future work would involve design</w:t>
      </w:r>
      <w:r w:rsidR="00341DD2" w:rsidRPr="00341DD2">
        <w:rPr>
          <w:rFonts w:ascii="Vadana" w:hAnsi="Vadana"/>
          <w:sz w:val="24"/>
          <w:szCs w:val="24"/>
        </w:rPr>
        <w:t xml:space="preserve"> </w:t>
      </w:r>
      <w:proofErr w:type="spellStart"/>
      <w:r w:rsidR="00341DD2" w:rsidRPr="00961A0F">
        <w:rPr>
          <w:rFonts w:ascii="Vadana" w:hAnsi="Vadana"/>
          <w:sz w:val="24"/>
          <w:szCs w:val="24"/>
        </w:rPr>
        <w:t>design</w:t>
      </w:r>
      <w:proofErr w:type="spellEnd"/>
      <w:r w:rsidR="00341DD2" w:rsidRPr="00961A0F">
        <w:rPr>
          <w:rFonts w:ascii="Vadana" w:hAnsi="Vadana"/>
          <w:sz w:val="24"/>
          <w:szCs w:val="24"/>
        </w:rPr>
        <w:t xml:space="preserve"> an up/down counter using Verilog programming. The output of the counter will be displayed on Seven Segment Display available on Altera DE1 </w:t>
      </w:r>
      <w:proofErr w:type="spellStart"/>
      <w:r w:rsidR="00341DD2" w:rsidRPr="00961A0F">
        <w:rPr>
          <w:rFonts w:ascii="Vadana" w:hAnsi="Vadana"/>
          <w:sz w:val="24"/>
          <w:szCs w:val="24"/>
        </w:rPr>
        <w:t>SoC.</w:t>
      </w:r>
      <w:r w:rsidRPr="00961A0F">
        <w:rPr>
          <w:rFonts w:ascii="Vadana" w:hAnsi="Vadana"/>
          <w:sz w:val="24"/>
          <w:szCs w:val="24"/>
        </w:rPr>
        <w:t>g</w:t>
      </w:r>
      <w:proofErr w:type="spellEnd"/>
      <w:r w:rsidRPr="00961A0F">
        <w:rPr>
          <w:rFonts w:ascii="Vadana" w:hAnsi="Vadana"/>
          <w:sz w:val="24"/>
          <w:szCs w:val="24"/>
        </w:rPr>
        <w:t xml:space="preserve"> a counter that counts from A to Z and be able to writes English words.</w:t>
      </w:r>
    </w:p>
    <w:p w:rsidR="00495237" w:rsidRPr="00961A0F" w:rsidRDefault="00835760" w:rsidP="00961A0F">
      <w:pPr>
        <w:pStyle w:val="Heading1"/>
        <w:spacing w:line="360" w:lineRule="auto"/>
        <w:jc w:val="both"/>
        <w:rPr>
          <w:rFonts w:ascii="Vadana" w:hAnsi="Vadana"/>
          <w:sz w:val="24"/>
          <w:szCs w:val="24"/>
        </w:rPr>
      </w:pPr>
      <w:bookmarkStart w:id="19" w:name="_Toc515492069"/>
      <w:r w:rsidRPr="00961A0F">
        <w:rPr>
          <w:rFonts w:ascii="Vadana" w:hAnsi="Vadana"/>
          <w:sz w:val="24"/>
          <w:szCs w:val="24"/>
        </w:rPr>
        <w:t>Reference</w:t>
      </w:r>
      <w:bookmarkEnd w:id="19"/>
      <w:r w:rsidRPr="00961A0F">
        <w:rPr>
          <w:rFonts w:ascii="Vadana" w:hAnsi="Vadana"/>
          <w:sz w:val="24"/>
          <w:szCs w:val="24"/>
        </w:rPr>
        <w:t xml:space="preserve"> </w:t>
      </w:r>
    </w:p>
    <w:p w:rsidR="00961A0F" w:rsidRPr="00961A0F" w:rsidRDefault="00835760" w:rsidP="00961A0F">
      <w:pPr>
        <w:widowControl w:val="0"/>
        <w:autoSpaceDE w:val="0"/>
        <w:autoSpaceDN w:val="0"/>
        <w:adjustRightInd w:val="0"/>
        <w:spacing w:line="360" w:lineRule="auto"/>
        <w:rPr>
          <w:rFonts w:ascii="Vadana" w:hAnsi="Vadana" w:cs="Times New Roman"/>
          <w:noProof/>
          <w:sz w:val="24"/>
          <w:szCs w:val="24"/>
        </w:rPr>
      </w:pPr>
      <w:r w:rsidRPr="00961A0F">
        <w:rPr>
          <w:rFonts w:ascii="Vadana" w:hAnsi="Vadana"/>
          <w:sz w:val="24"/>
          <w:szCs w:val="24"/>
        </w:rPr>
        <w:fldChar w:fldCharType="begin" w:fldLock="1"/>
      </w:r>
      <w:r w:rsidRPr="00961A0F">
        <w:rPr>
          <w:rFonts w:ascii="Vadana" w:hAnsi="Vadana"/>
          <w:sz w:val="24"/>
          <w:szCs w:val="24"/>
        </w:rPr>
        <w:instrText xml:space="preserve">ADDIN Mendeley Bibliography CSL_BIBLIOGRAPHY </w:instrText>
      </w:r>
      <w:r w:rsidRPr="00961A0F">
        <w:rPr>
          <w:rFonts w:ascii="Vadana" w:hAnsi="Vadana"/>
          <w:sz w:val="24"/>
          <w:szCs w:val="24"/>
        </w:rPr>
        <w:fldChar w:fldCharType="separate"/>
      </w:r>
      <w:r w:rsidR="00961A0F" w:rsidRPr="00961A0F">
        <w:rPr>
          <w:rFonts w:ascii="Vadana" w:hAnsi="Vadana" w:cs="Times New Roman"/>
          <w:noProof/>
          <w:sz w:val="24"/>
          <w:szCs w:val="24"/>
        </w:rPr>
        <w:t xml:space="preserve">Corporation, I. (2018) </w:t>
      </w:r>
      <w:r w:rsidR="00961A0F" w:rsidRPr="00961A0F">
        <w:rPr>
          <w:rFonts w:ascii="Vadana" w:hAnsi="Vadana" w:cs="Times New Roman"/>
          <w:i/>
          <w:iCs/>
          <w:noProof/>
          <w:sz w:val="24"/>
          <w:szCs w:val="24"/>
        </w:rPr>
        <w:t>Phase-Locked Loop Basics, PLL</w:t>
      </w:r>
      <w:r w:rsidR="00961A0F" w:rsidRPr="00961A0F">
        <w:rPr>
          <w:rFonts w:ascii="Vadana" w:hAnsi="Vadana" w:cs="Times New Roman"/>
          <w:noProof/>
          <w:sz w:val="24"/>
          <w:szCs w:val="24"/>
        </w:rPr>
        <w:t>. Available at: https://www.altera.com/support/support-resources/operation-and-testing/pll-and-clock-management/pll-basics.html.</w:t>
      </w:r>
    </w:p>
    <w:p w:rsidR="00961A0F" w:rsidRPr="00961A0F" w:rsidRDefault="00961A0F" w:rsidP="00961A0F">
      <w:pPr>
        <w:widowControl w:val="0"/>
        <w:autoSpaceDE w:val="0"/>
        <w:autoSpaceDN w:val="0"/>
        <w:adjustRightInd w:val="0"/>
        <w:spacing w:line="360" w:lineRule="auto"/>
        <w:rPr>
          <w:rFonts w:ascii="Vadana" w:hAnsi="Vadana" w:cs="Times New Roman"/>
          <w:noProof/>
          <w:sz w:val="24"/>
          <w:szCs w:val="24"/>
        </w:rPr>
      </w:pPr>
      <w:r w:rsidRPr="00961A0F">
        <w:rPr>
          <w:rFonts w:ascii="Vadana" w:hAnsi="Vadana" w:cs="Times New Roman"/>
          <w:noProof/>
          <w:sz w:val="24"/>
          <w:szCs w:val="24"/>
        </w:rPr>
        <w:t xml:space="preserve">Gheolbănoiu, A., Petrică, L. and Coţofană, S. (2015) ‘Hybrid adaptive clock management for FPGA processor acceleration’, in </w:t>
      </w:r>
      <w:r w:rsidRPr="00961A0F">
        <w:rPr>
          <w:rFonts w:ascii="Vadana" w:hAnsi="Vadana" w:cs="Times New Roman"/>
          <w:i/>
          <w:iCs/>
          <w:noProof/>
          <w:sz w:val="24"/>
          <w:szCs w:val="24"/>
        </w:rPr>
        <w:t>2015 Design, Automation &amp; Test in Europe Conference &amp; Exhibition (DATE)</w:t>
      </w:r>
      <w:r w:rsidRPr="00961A0F">
        <w:rPr>
          <w:rFonts w:ascii="Vadana" w:hAnsi="Vadana" w:cs="Times New Roman"/>
          <w:noProof/>
          <w:sz w:val="24"/>
          <w:szCs w:val="24"/>
        </w:rPr>
        <w:t>, pp. 1359–1364. doi: 10.7873/DATE.2015.0853.</w:t>
      </w:r>
    </w:p>
    <w:p w:rsidR="00961A0F" w:rsidRPr="00961A0F" w:rsidRDefault="00961A0F" w:rsidP="00961A0F">
      <w:pPr>
        <w:widowControl w:val="0"/>
        <w:autoSpaceDE w:val="0"/>
        <w:autoSpaceDN w:val="0"/>
        <w:adjustRightInd w:val="0"/>
        <w:spacing w:line="360" w:lineRule="auto"/>
        <w:rPr>
          <w:rFonts w:ascii="Vadana" w:hAnsi="Vadana" w:cs="Times New Roman"/>
          <w:noProof/>
          <w:sz w:val="24"/>
          <w:szCs w:val="24"/>
        </w:rPr>
      </w:pPr>
      <w:r w:rsidRPr="00961A0F">
        <w:rPr>
          <w:rFonts w:ascii="Vadana" w:hAnsi="Vadana" w:cs="Times New Roman"/>
          <w:noProof/>
          <w:sz w:val="24"/>
          <w:szCs w:val="24"/>
        </w:rPr>
        <w:t xml:space="preserve">Lab, D. C. &amp; S. (2018) </w:t>
      </w:r>
      <w:r w:rsidRPr="00961A0F">
        <w:rPr>
          <w:rFonts w:ascii="Vadana" w:hAnsi="Vadana" w:cs="Times New Roman"/>
          <w:i/>
          <w:iCs/>
          <w:noProof/>
          <w:sz w:val="24"/>
          <w:szCs w:val="24"/>
        </w:rPr>
        <w:t>Seven-Segment Display</w:t>
      </w:r>
      <w:r w:rsidRPr="00961A0F">
        <w:rPr>
          <w:rFonts w:ascii="Vadana" w:hAnsi="Vadana" w:cs="Times New Roman"/>
          <w:noProof/>
          <w:sz w:val="24"/>
          <w:szCs w:val="24"/>
        </w:rPr>
        <w:t>. Available at: https://www.ece.umd.edu/class/enee245.S2015/Lab8.pdf.</w:t>
      </w:r>
    </w:p>
    <w:p w:rsidR="00961A0F" w:rsidRPr="00961A0F" w:rsidRDefault="00961A0F" w:rsidP="00961A0F">
      <w:pPr>
        <w:widowControl w:val="0"/>
        <w:autoSpaceDE w:val="0"/>
        <w:autoSpaceDN w:val="0"/>
        <w:adjustRightInd w:val="0"/>
        <w:spacing w:line="360" w:lineRule="auto"/>
        <w:rPr>
          <w:rFonts w:ascii="Vadana" w:hAnsi="Vadana" w:cs="Times New Roman"/>
          <w:noProof/>
          <w:sz w:val="24"/>
          <w:szCs w:val="24"/>
        </w:rPr>
      </w:pPr>
      <w:r w:rsidRPr="00961A0F">
        <w:rPr>
          <w:rFonts w:ascii="Vadana" w:hAnsi="Vadana" w:cs="Times New Roman"/>
          <w:noProof/>
          <w:sz w:val="24"/>
          <w:szCs w:val="24"/>
        </w:rPr>
        <w:t xml:space="preserve">Miller, W. (1994) ‘Real world applications for field programmable gate array devices-an overview’, in </w:t>
      </w:r>
      <w:r w:rsidRPr="00961A0F">
        <w:rPr>
          <w:rFonts w:ascii="Vadana" w:hAnsi="Vadana" w:cs="Times New Roman"/>
          <w:i/>
          <w:iCs/>
          <w:noProof/>
          <w:sz w:val="24"/>
          <w:szCs w:val="24"/>
        </w:rPr>
        <w:t>WESCON/94. Idea/Microelectronics. Conference Record</w:t>
      </w:r>
      <w:r w:rsidRPr="00961A0F">
        <w:rPr>
          <w:rFonts w:ascii="Vadana" w:hAnsi="Vadana" w:cs="Times New Roman"/>
          <w:noProof/>
          <w:sz w:val="24"/>
          <w:szCs w:val="24"/>
        </w:rPr>
        <w:t>, pp. 548–551. doi: 10.1109/WESCON.1994.403539.</w:t>
      </w:r>
    </w:p>
    <w:p w:rsidR="00961A0F" w:rsidRPr="00961A0F" w:rsidRDefault="00961A0F" w:rsidP="00961A0F">
      <w:pPr>
        <w:widowControl w:val="0"/>
        <w:autoSpaceDE w:val="0"/>
        <w:autoSpaceDN w:val="0"/>
        <w:adjustRightInd w:val="0"/>
        <w:spacing w:line="360" w:lineRule="auto"/>
        <w:rPr>
          <w:rFonts w:ascii="Vadana" w:hAnsi="Vadana" w:cs="Times New Roman"/>
          <w:noProof/>
          <w:sz w:val="24"/>
          <w:szCs w:val="24"/>
        </w:rPr>
      </w:pPr>
      <w:r w:rsidRPr="00961A0F">
        <w:rPr>
          <w:rFonts w:ascii="Vadana" w:hAnsi="Vadana" w:cs="Times New Roman"/>
          <w:noProof/>
          <w:sz w:val="24"/>
          <w:szCs w:val="24"/>
        </w:rPr>
        <w:t xml:space="preserve">Terasic Inc (2016) </w:t>
      </w:r>
      <w:r w:rsidRPr="00961A0F">
        <w:rPr>
          <w:rFonts w:ascii="Vadana" w:hAnsi="Vadana" w:cs="Times New Roman"/>
          <w:i/>
          <w:iCs/>
          <w:noProof/>
          <w:sz w:val="24"/>
          <w:szCs w:val="24"/>
        </w:rPr>
        <w:t>DE1-SoC Development Kit User Manual</w:t>
      </w:r>
      <w:r w:rsidRPr="00961A0F">
        <w:rPr>
          <w:rFonts w:ascii="Vadana" w:hAnsi="Vadana" w:cs="Times New Roman"/>
          <w:noProof/>
          <w:sz w:val="24"/>
          <w:szCs w:val="24"/>
        </w:rPr>
        <w:t>.</w:t>
      </w:r>
    </w:p>
    <w:p w:rsidR="00961A0F" w:rsidRPr="00961A0F" w:rsidRDefault="00961A0F" w:rsidP="00961A0F">
      <w:pPr>
        <w:widowControl w:val="0"/>
        <w:autoSpaceDE w:val="0"/>
        <w:autoSpaceDN w:val="0"/>
        <w:adjustRightInd w:val="0"/>
        <w:spacing w:line="360" w:lineRule="auto"/>
        <w:rPr>
          <w:rFonts w:ascii="Vadana" w:hAnsi="Vadana"/>
          <w:noProof/>
          <w:sz w:val="24"/>
        </w:rPr>
      </w:pPr>
      <w:r w:rsidRPr="00961A0F">
        <w:rPr>
          <w:rFonts w:ascii="Vadana" w:hAnsi="Vadana" w:cs="Times New Roman"/>
          <w:noProof/>
          <w:sz w:val="24"/>
          <w:szCs w:val="24"/>
        </w:rPr>
        <w:t xml:space="preserve">Trimberger, S. M. and Moore, J. J. (2014) ‘FPGA Security: Motivations, Features, and Applications’, </w:t>
      </w:r>
      <w:r w:rsidRPr="00961A0F">
        <w:rPr>
          <w:rFonts w:ascii="Vadana" w:hAnsi="Vadana" w:cs="Times New Roman"/>
          <w:i/>
          <w:iCs/>
          <w:noProof/>
          <w:sz w:val="24"/>
          <w:szCs w:val="24"/>
        </w:rPr>
        <w:t>Proceedings of the IEEE</w:t>
      </w:r>
      <w:r w:rsidRPr="00961A0F">
        <w:rPr>
          <w:rFonts w:ascii="Vadana" w:hAnsi="Vadana" w:cs="Times New Roman"/>
          <w:noProof/>
          <w:sz w:val="24"/>
          <w:szCs w:val="24"/>
        </w:rPr>
        <w:t>, 102(8), pp. 1248–1265. doi: 10.1109/JPROC.2014.2331672.</w:t>
      </w:r>
    </w:p>
    <w:p w:rsidR="00835760" w:rsidRPr="00961A0F" w:rsidRDefault="00835760" w:rsidP="00961A0F">
      <w:pPr>
        <w:widowControl w:val="0"/>
        <w:autoSpaceDE w:val="0"/>
        <w:autoSpaceDN w:val="0"/>
        <w:adjustRightInd w:val="0"/>
        <w:spacing w:line="360" w:lineRule="auto"/>
        <w:jc w:val="both"/>
        <w:rPr>
          <w:rFonts w:ascii="Vadana" w:hAnsi="Vadana"/>
          <w:sz w:val="24"/>
          <w:szCs w:val="24"/>
        </w:rPr>
      </w:pPr>
      <w:r w:rsidRPr="00961A0F">
        <w:rPr>
          <w:rFonts w:ascii="Vadana" w:hAnsi="Vadana"/>
          <w:sz w:val="24"/>
          <w:szCs w:val="24"/>
        </w:rPr>
        <w:fldChar w:fldCharType="end"/>
      </w:r>
    </w:p>
    <w:sectPr w:rsidR="00835760" w:rsidRPr="00961A0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A24" w:rsidRDefault="005B6A24" w:rsidP="00870B2E">
      <w:pPr>
        <w:spacing w:after="0" w:line="240" w:lineRule="auto"/>
      </w:pPr>
      <w:r>
        <w:separator/>
      </w:r>
    </w:p>
  </w:endnote>
  <w:endnote w:type="continuationSeparator" w:id="0">
    <w:p w:rsidR="005B6A24" w:rsidRDefault="005B6A24" w:rsidP="00870B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游明朝">
    <w:altName w:val="Yu Mincho"/>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adana">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A24" w:rsidRDefault="005B6A24" w:rsidP="00870B2E">
      <w:pPr>
        <w:spacing w:after="0" w:line="240" w:lineRule="auto"/>
      </w:pPr>
      <w:r>
        <w:separator/>
      </w:r>
    </w:p>
  </w:footnote>
  <w:footnote w:type="continuationSeparator" w:id="0">
    <w:p w:rsidR="005B6A24" w:rsidRDefault="005B6A24" w:rsidP="00870B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AEA"/>
    <w:multiLevelType w:val="hybridMultilevel"/>
    <w:tmpl w:val="CECAB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E545E77"/>
    <w:multiLevelType w:val="hybridMultilevel"/>
    <w:tmpl w:val="96ACC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237"/>
    <w:rsid w:val="00002FBF"/>
    <w:rsid w:val="00035B03"/>
    <w:rsid w:val="00045367"/>
    <w:rsid w:val="000842C1"/>
    <w:rsid w:val="001151DC"/>
    <w:rsid w:val="00160515"/>
    <w:rsid w:val="001611B3"/>
    <w:rsid w:val="001B1A27"/>
    <w:rsid w:val="001C61C9"/>
    <w:rsid w:val="001E247E"/>
    <w:rsid w:val="001E7AA9"/>
    <w:rsid w:val="001F1DEF"/>
    <w:rsid w:val="001F5455"/>
    <w:rsid w:val="00211B0F"/>
    <w:rsid w:val="002547C3"/>
    <w:rsid w:val="0026199B"/>
    <w:rsid w:val="0029651F"/>
    <w:rsid w:val="002A4B88"/>
    <w:rsid w:val="002B73B6"/>
    <w:rsid w:val="002C367A"/>
    <w:rsid w:val="002D3813"/>
    <w:rsid w:val="002E447B"/>
    <w:rsid w:val="002F3982"/>
    <w:rsid w:val="00325030"/>
    <w:rsid w:val="00341DD2"/>
    <w:rsid w:val="00352473"/>
    <w:rsid w:val="003B7056"/>
    <w:rsid w:val="003D0521"/>
    <w:rsid w:val="003D7D32"/>
    <w:rsid w:val="0042178C"/>
    <w:rsid w:val="00492545"/>
    <w:rsid w:val="00495237"/>
    <w:rsid w:val="004A461B"/>
    <w:rsid w:val="004B0094"/>
    <w:rsid w:val="00522005"/>
    <w:rsid w:val="00525FAF"/>
    <w:rsid w:val="00531642"/>
    <w:rsid w:val="00531FBF"/>
    <w:rsid w:val="005504BB"/>
    <w:rsid w:val="005734A2"/>
    <w:rsid w:val="00586918"/>
    <w:rsid w:val="005B6A24"/>
    <w:rsid w:val="005E4092"/>
    <w:rsid w:val="006256A8"/>
    <w:rsid w:val="0064636B"/>
    <w:rsid w:val="00646EE4"/>
    <w:rsid w:val="006A5BE1"/>
    <w:rsid w:val="006C2E9F"/>
    <w:rsid w:val="006E4F7B"/>
    <w:rsid w:val="006F27C6"/>
    <w:rsid w:val="006F3DB4"/>
    <w:rsid w:val="006F63E3"/>
    <w:rsid w:val="007A4E04"/>
    <w:rsid w:val="007B4BF7"/>
    <w:rsid w:val="007C59E1"/>
    <w:rsid w:val="00822C6A"/>
    <w:rsid w:val="00835760"/>
    <w:rsid w:val="00845CFB"/>
    <w:rsid w:val="00846424"/>
    <w:rsid w:val="008563B2"/>
    <w:rsid w:val="00870B2E"/>
    <w:rsid w:val="00891208"/>
    <w:rsid w:val="008C556A"/>
    <w:rsid w:val="008E6144"/>
    <w:rsid w:val="008E6615"/>
    <w:rsid w:val="00945596"/>
    <w:rsid w:val="00952BDF"/>
    <w:rsid w:val="00961592"/>
    <w:rsid w:val="00961A0F"/>
    <w:rsid w:val="00970A66"/>
    <w:rsid w:val="00987349"/>
    <w:rsid w:val="009C3250"/>
    <w:rsid w:val="009D6B20"/>
    <w:rsid w:val="00A343BA"/>
    <w:rsid w:val="00A740FA"/>
    <w:rsid w:val="00AA5E8A"/>
    <w:rsid w:val="00AC0D47"/>
    <w:rsid w:val="00B67A7B"/>
    <w:rsid w:val="00B844C4"/>
    <w:rsid w:val="00B87B3E"/>
    <w:rsid w:val="00BD3C65"/>
    <w:rsid w:val="00C3755E"/>
    <w:rsid w:val="00C40FF6"/>
    <w:rsid w:val="00C8562D"/>
    <w:rsid w:val="00CC1AB6"/>
    <w:rsid w:val="00CC53E9"/>
    <w:rsid w:val="00D24873"/>
    <w:rsid w:val="00D53CC1"/>
    <w:rsid w:val="00D8673E"/>
    <w:rsid w:val="00D946F5"/>
    <w:rsid w:val="00DA719A"/>
    <w:rsid w:val="00DB5B6F"/>
    <w:rsid w:val="00E0422C"/>
    <w:rsid w:val="00E4701F"/>
    <w:rsid w:val="00E537E5"/>
    <w:rsid w:val="00E56329"/>
    <w:rsid w:val="00E651E3"/>
    <w:rsid w:val="00EA7F00"/>
    <w:rsid w:val="00EE242C"/>
    <w:rsid w:val="00F34157"/>
    <w:rsid w:val="00F3475C"/>
    <w:rsid w:val="00F43452"/>
    <w:rsid w:val="00F61DDA"/>
    <w:rsid w:val="00F832B0"/>
    <w:rsid w:val="00FA2E2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7A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67A7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C0D4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25F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67A7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67A7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AC0D47"/>
    <w:rPr>
      <w:color w:val="0563C1" w:themeColor="hyperlink"/>
      <w:u w:val="single"/>
    </w:rPr>
  </w:style>
  <w:style w:type="character" w:customStyle="1" w:styleId="Heading3Char">
    <w:name w:val="Heading 3 Char"/>
    <w:basedOn w:val="DefaultParagraphFont"/>
    <w:link w:val="Heading3"/>
    <w:uiPriority w:val="9"/>
    <w:semiHidden/>
    <w:rsid w:val="00AC0D47"/>
    <w:rPr>
      <w:rFonts w:asciiTheme="majorHAnsi" w:eastAsiaTheme="majorEastAsia" w:hAnsiTheme="majorHAnsi" w:cstheme="majorBidi"/>
      <w:color w:val="1F4D78" w:themeColor="accent1" w:themeShade="7F"/>
      <w:sz w:val="24"/>
      <w:szCs w:val="24"/>
    </w:rPr>
  </w:style>
  <w:style w:type="paragraph" w:customStyle="1" w:styleId="para1">
    <w:name w:val="para1"/>
    <w:basedOn w:val="Normal"/>
    <w:rsid w:val="00AC0D47"/>
    <w:pPr>
      <w:spacing w:before="240" w:after="288"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rsid w:val="00211B0F"/>
    <w:pPr>
      <w:tabs>
        <w:tab w:val="left" w:pos="288"/>
      </w:tabs>
      <w:spacing w:after="120" w:line="228" w:lineRule="auto"/>
      <w:ind w:firstLine="288"/>
      <w:jc w:val="both"/>
    </w:pPr>
    <w:rPr>
      <w:rFonts w:ascii="Times New Roman" w:eastAsia="SimSun" w:hAnsi="Times New Roman" w:cs="Times New Roman"/>
      <w:noProof/>
      <w:spacing w:val="-1"/>
      <w:sz w:val="20"/>
      <w:szCs w:val="20"/>
      <w:lang w:eastAsia="en-US"/>
    </w:rPr>
  </w:style>
  <w:style w:type="character" w:customStyle="1" w:styleId="BodyTextChar">
    <w:name w:val="Body Text Char"/>
    <w:basedOn w:val="DefaultParagraphFont"/>
    <w:link w:val="BodyText"/>
    <w:uiPriority w:val="99"/>
    <w:rsid w:val="00211B0F"/>
    <w:rPr>
      <w:rFonts w:ascii="Times New Roman" w:eastAsia="SimSun" w:hAnsi="Times New Roman" w:cs="Times New Roman"/>
      <w:noProof/>
      <w:spacing w:val="-1"/>
      <w:sz w:val="20"/>
      <w:szCs w:val="20"/>
      <w:lang w:eastAsia="en-US"/>
    </w:rPr>
  </w:style>
  <w:style w:type="paragraph" w:styleId="Caption">
    <w:name w:val="caption"/>
    <w:basedOn w:val="Normal"/>
    <w:next w:val="Normal"/>
    <w:uiPriority w:val="35"/>
    <w:unhideWhenUsed/>
    <w:qFormat/>
    <w:rsid w:val="00586918"/>
    <w:pPr>
      <w:spacing w:after="200" w:line="240" w:lineRule="auto"/>
    </w:pPr>
    <w:rPr>
      <w:i/>
      <w:iCs/>
      <w:color w:val="44546A" w:themeColor="text2"/>
      <w:sz w:val="18"/>
      <w:szCs w:val="18"/>
    </w:rPr>
  </w:style>
  <w:style w:type="paragraph" w:styleId="NormalWeb">
    <w:name w:val="Normal (Web)"/>
    <w:basedOn w:val="Normal"/>
    <w:uiPriority w:val="99"/>
    <w:semiHidden/>
    <w:unhideWhenUsed/>
    <w:rsid w:val="00C40FF6"/>
    <w:pPr>
      <w:spacing w:after="165"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A5E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E8A"/>
    <w:rPr>
      <w:rFonts w:ascii="Tahoma" w:hAnsi="Tahoma" w:cs="Tahoma"/>
      <w:sz w:val="16"/>
      <w:szCs w:val="16"/>
    </w:rPr>
  </w:style>
  <w:style w:type="paragraph" w:styleId="ListParagraph">
    <w:name w:val="List Paragraph"/>
    <w:basedOn w:val="Normal"/>
    <w:uiPriority w:val="34"/>
    <w:qFormat/>
    <w:rsid w:val="00BD3C65"/>
    <w:pPr>
      <w:ind w:left="720"/>
      <w:contextualSpacing/>
    </w:pPr>
  </w:style>
  <w:style w:type="paragraph" w:styleId="Header">
    <w:name w:val="header"/>
    <w:basedOn w:val="Normal"/>
    <w:link w:val="HeaderChar"/>
    <w:uiPriority w:val="99"/>
    <w:unhideWhenUsed/>
    <w:rsid w:val="00870B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B2E"/>
  </w:style>
  <w:style w:type="paragraph" w:styleId="Footer">
    <w:name w:val="footer"/>
    <w:basedOn w:val="Normal"/>
    <w:link w:val="FooterChar"/>
    <w:uiPriority w:val="99"/>
    <w:unhideWhenUsed/>
    <w:rsid w:val="00870B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B2E"/>
  </w:style>
  <w:style w:type="paragraph" w:styleId="TOCHeading">
    <w:name w:val="TOC Heading"/>
    <w:basedOn w:val="Heading1"/>
    <w:next w:val="Normal"/>
    <w:uiPriority w:val="39"/>
    <w:semiHidden/>
    <w:unhideWhenUsed/>
    <w:qFormat/>
    <w:rsid w:val="00987349"/>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87349"/>
    <w:pPr>
      <w:spacing w:after="100"/>
    </w:pPr>
  </w:style>
  <w:style w:type="paragraph" w:styleId="TOC2">
    <w:name w:val="toc 2"/>
    <w:basedOn w:val="Normal"/>
    <w:next w:val="Normal"/>
    <w:autoRedefine/>
    <w:uiPriority w:val="39"/>
    <w:unhideWhenUsed/>
    <w:rsid w:val="00987349"/>
    <w:pPr>
      <w:spacing w:after="100"/>
      <w:ind w:left="220"/>
    </w:pPr>
  </w:style>
  <w:style w:type="paragraph" w:styleId="TOC3">
    <w:name w:val="toc 3"/>
    <w:basedOn w:val="Normal"/>
    <w:next w:val="Normal"/>
    <w:autoRedefine/>
    <w:uiPriority w:val="39"/>
    <w:unhideWhenUsed/>
    <w:rsid w:val="00987349"/>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7A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67A7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C0D4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25F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67A7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67A7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AC0D47"/>
    <w:rPr>
      <w:color w:val="0563C1" w:themeColor="hyperlink"/>
      <w:u w:val="single"/>
    </w:rPr>
  </w:style>
  <w:style w:type="character" w:customStyle="1" w:styleId="Heading3Char">
    <w:name w:val="Heading 3 Char"/>
    <w:basedOn w:val="DefaultParagraphFont"/>
    <w:link w:val="Heading3"/>
    <w:uiPriority w:val="9"/>
    <w:semiHidden/>
    <w:rsid w:val="00AC0D47"/>
    <w:rPr>
      <w:rFonts w:asciiTheme="majorHAnsi" w:eastAsiaTheme="majorEastAsia" w:hAnsiTheme="majorHAnsi" w:cstheme="majorBidi"/>
      <w:color w:val="1F4D78" w:themeColor="accent1" w:themeShade="7F"/>
      <w:sz w:val="24"/>
      <w:szCs w:val="24"/>
    </w:rPr>
  </w:style>
  <w:style w:type="paragraph" w:customStyle="1" w:styleId="para1">
    <w:name w:val="para1"/>
    <w:basedOn w:val="Normal"/>
    <w:rsid w:val="00AC0D47"/>
    <w:pPr>
      <w:spacing w:before="240" w:after="288"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rsid w:val="00211B0F"/>
    <w:pPr>
      <w:tabs>
        <w:tab w:val="left" w:pos="288"/>
      </w:tabs>
      <w:spacing w:after="120" w:line="228" w:lineRule="auto"/>
      <w:ind w:firstLine="288"/>
      <w:jc w:val="both"/>
    </w:pPr>
    <w:rPr>
      <w:rFonts w:ascii="Times New Roman" w:eastAsia="SimSun" w:hAnsi="Times New Roman" w:cs="Times New Roman"/>
      <w:noProof/>
      <w:spacing w:val="-1"/>
      <w:sz w:val="20"/>
      <w:szCs w:val="20"/>
      <w:lang w:eastAsia="en-US"/>
    </w:rPr>
  </w:style>
  <w:style w:type="character" w:customStyle="1" w:styleId="BodyTextChar">
    <w:name w:val="Body Text Char"/>
    <w:basedOn w:val="DefaultParagraphFont"/>
    <w:link w:val="BodyText"/>
    <w:uiPriority w:val="99"/>
    <w:rsid w:val="00211B0F"/>
    <w:rPr>
      <w:rFonts w:ascii="Times New Roman" w:eastAsia="SimSun" w:hAnsi="Times New Roman" w:cs="Times New Roman"/>
      <w:noProof/>
      <w:spacing w:val="-1"/>
      <w:sz w:val="20"/>
      <w:szCs w:val="20"/>
      <w:lang w:eastAsia="en-US"/>
    </w:rPr>
  </w:style>
  <w:style w:type="paragraph" w:styleId="Caption">
    <w:name w:val="caption"/>
    <w:basedOn w:val="Normal"/>
    <w:next w:val="Normal"/>
    <w:uiPriority w:val="35"/>
    <w:unhideWhenUsed/>
    <w:qFormat/>
    <w:rsid w:val="00586918"/>
    <w:pPr>
      <w:spacing w:after="200" w:line="240" w:lineRule="auto"/>
    </w:pPr>
    <w:rPr>
      <w:i/>
      <w:iCs/>
      <w:color w:val="44546A" w:themeColor="text2"/>
      <w:sz w:val="18"/>
      <w:szCs w:val="18"/>
    </w:rPr>
  </w:style>
  <w:style w:type="paragraph" w:styleId="NormalWeb">
    <w:name w:val="Normal (Web)"/>
    <w:basedOn w:val="Normal"/>
    <w:uiPriority w:val="99"/>
    <w:semiHidden/>
    <w:unhideWhenUsed/>
    <w:rsid w:val="00C40FF6"/>
    <w:pPr>
      <w:spacing w:after="165"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A5E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E8A"/>
    <w:rPr>
      <w:rFonts w:ascii="Tahoma" w:hAnsi="Tahoma" w:cs="Tahoma"/>
      <w:sz w:val="16"/>
      <w:szCs w:val="16"/>
    </w:rPr>
  </w:style>
  <w:style w:type="paragraph" w:styleId="ListParagraph">
    <w:name w:val="List Paragraph"/>
    <w:basedOn w:val="Normal"/>
    <w:uiPriority w:val="34"/>
    <w:qFormat/>
    <w:rsid w:val="00BD3C65"/>
    <w:pPr>
      <w:ind w:left="720"/>
      <w:contextualSpacing/>
    </w:pPr>
  </w:style>
  <w:style w:type="paragraph" w:styleId="Header">
    <w:name w:val="header"/>
    <w:basedOn w:val="Normal"/>
    <w:link w:val="HeaderChar"/>
    <w:uiPriority w:val="99"/>
    <w:unhideWhenUsed/>
    <w:rsid w:val="00870B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B2E"/>
  </w:style>
  <w:style w:type="paragraph" w:styleId="Footer">
    <w:name w:val="footer"/>
    <w:basedOn w:val="Normal"/>
    <w:link w:val="FooterChar"/>
    <w:uiPriority w:val="99"/>
    <w:unhideWhenUsed/>
    <w:rsid w:val="00870B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B2E"/>
  </w:style>
  <w:style w:type="paragraph" w:styleId="TOCHeading">
    <w:name w:val="TOC Heading"/>
    <w:basedOn w:val="Heading1"/>
    <w:next w:val="Normal"/>
    <w:uiPriority w:val="39"/>
    <w:semiHidden/>
    <w:unhideWhenUsed/>
    <w:qFormat/>
    <w:rsid w:val="00987349"/>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87349"/>
    <w:pPr>
      <w:spacing w:after="100"/>
    </w:pPr>
  </w:style>
  <w:style w:type="paragraph" w:styleId="TOC2">
    <w:name w:val="toc 2"/>
    <w:basedOn w:val="Normal"/>
    <w:next w:val="Normal"/>
    <w:autoRedefine/>
    <w:uiPriority w:val="39"/>
    <w:unhideWhenUsed/>
    <w:rsid w:val="00987349"/>
    <w:pPr>
      <w:spacing w:after="100"/>
      <w:ind w:left="220"/>
    </w:pPr>
  </w:style>
  <w:style w:type="paragraph" w:styleId="TOC3">
    <w:name w:val="toc 3"/>
    <w:basedOn w:val="Normal"/>
    <w:next w:val="Normal"/>
    <w:autoRedefine/>
    <w:uiPriority w:val="39"/>
    <w:unhideWhenUsed/>
    <w:rsid w:val="0098734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3448582">
      <w:bodyDiv w:val="1"/>
      <w:marLeft w:val="0"/>
      <w:marRight w:val="0"/>
      <w:marTop w:val="900"/>
      <w:marBottom w:val="0"/>
      <w:divBdr>
        <w:top w:val="none" w:sz="0" w:space="0" w:color="auto"/>
        <w:left w:val="none" w:sz="0" w:space="0" w:color="auto"/>
        <w:bottom w:val="none" w:sz="0" w:space="0" w:color="auto"/>
        <w:right w:val="none" w:sz="0" w:space="0" w:color="auto"/>
      </w:divBdr>
      <w:divsChild>
        <w:div w:id="1621230256">
          <w:marLeft w:val="0"/>
          <w:marRight w:val="0"/>
          <w:marTop w:val="0"/>
          <w:marBottom w:val="0"/>
          <w:divBdr>
            <w:top w:val="none" w:sz="0" w:space="0" w:color="auto"/>
            <w:left w:val="none" w:sz="0" w:space="0" w:color="auto"/>
            <w:bottom w:val="none" w:sz="0" w:space="0" w:color="auto"/>
            <w:right w:val="none" w:sz="0" w:space="0" w:color="auto"/>
          </w:divBdr>
          <w:divsChild>
            <w:div w:id="1142961592">
              <w:marLeft w:val="0"/>
              <w:marRight w:val="0"/>
              <w:marTop w:val="0"/>
              <w:marBottom w:val="0"/>
              <w:divBdr>
                <w:top w:val="none" w:sz="0" w:space="0" w:color="auto"/>
                <w:left w:val="none" w:sz="0" w:space="0" w:color="auto"/>
                <w:bottom w:val="none" w:sz="0" w:space="0" w:color="auto"/>
                <w:right w:val="none" w:sz="0" w:space="0" w:color="auto"/>
              </w:divBdr>
              <w:divsChild>
                <w:div w:id="1908177503">
                  <w:marLeft w:val="0"/>
                  <w:marRight w:val="0"/>
                  <w:marTop w:val="0"/>
                  <w:marBottom w:val="0"/>
                  <w:divBdr>
                    <w:top w:val="none" w:sz="0" w:space="0" w:color="auto"/>
                    <w:left w:val="none" w:sz="0" w:space="0" w:color="auto"/>
                    <w:bottom w:val="none" w:sz="0" w:space="0" w:color="auto"/>
                    <w:right w:val="none" w:sz="0" w:space="0" w:color="auto"/>
                  </w:divBdr>
                  <w:divsChild>
                    <w:div w:id="1810902829">
                      <w:marLeft w:val="0"/>
                      <w:marRight w:val="0"/>
                      <w:marTop w:val="0"/>
                      <w:marBottom w:val="0"/>
                      <w:divBdr>
                        <w:top w:val="none" w:sz="0" w:space="0" w:color="auto"/>
                        <w:left w:val="none" w:sz="0" w:space="0" w:color="auto"/>
                        <w:bottom w:val="none" w:sz="0" w:space="0" w:color="auto"/>
                        <w:right w:val="none" w:sz="0" w:space="0" w:color="auto"/>
                      </w:divBdr>
                      <w:divsChild>
                        <w:div w:id="1578439934">
                          <w:marLeft w:val="0"/>
                          <w:marRight w:val="0"/>
                          <w:marTop w:val="0"/>
                          <w:marBottom w:val="0"/>
                          <w:divBdr>
                            <w:top w:val="none" w:sz="0" w:space="0" w:color="auto"/>
                            <w:left w:val="none" w:sz="0" w:space="0" w:color="auto"/>
                            <w:bottom w:val="none" w:sz="0" w:space="0" w:color="auto"/>
                            <w:right w:val="none" w:sz="0" w:space="0" w:color="auto"/>
                          </w:divBdr>
                          <w:divsChild>
                            <w:div w:id="145078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4839947">
      <w:bodyDiv w:val="1"/>
      <w:marLeft w:val="0"/>
      <w:marRight w:val="0"/>
      <w:marTop w:val="0"/>
      <w:marBottom w:val="0"/>
      <w:divBdr>
        <w:top w:val="none" w:sz="0" w:space="0" w:color="auto"/>
        <w:left w:val="none" w:sz="0" w:space="0" w:color="auto"/>
        <w:bottom w:val="none" w:sz="0" w:space="0" w:color="auto"/>
        <w:right w:val="none" w:sz="0" w:space="0" w:color="auto"/>
      </w:divBdr>
      <w:divsChild>
        <w:div w:id="1233616584">
          <w:marLeft w:val="0"/>
          <w:marRight w:val="0"/>
          <w:marTop w:val="0"/>
          <w:marBottom w:val="0"/>
          <w:divBdr>
            <w:top w:val="none" w:sz="0" w:space="0" w:color="auto"/>
            <w:left w:val="none" w:sz="0" w:space="0" w:color="auto"/>
            <w:bottom w:val="none" w:sz="0" w:space="0" w:color="auto"/>
            <w:right w:val="none" w:sz="0" w:space="0" w:color="auto"/>
          </w:divBdr>
          <w:divsChild>
            <w:div w:id="629090949">
              <w:marLeft w:val="0"/>
              <w:marRight w:val="0"/>
              <w:marTop w:val="0"/>
              <w:marBottom w:val="0"/>
              <w:divBdr>
                <w:top w:val="none" w:sz="0" w:space="0" w:color="auto"/>
                <w:left w:val="none" w:sz="0" w:space="0" w:color="auto"/>
                <w:bottom w:val="none" w:sz="0" w:space="0" w:color="auto"/>
                <w:right w:val="none" w:sz="0" w:space="0" w:color="auto"/>
              </w:divBdr>
              <w:divsChild>
                <w:div w:id="777025882">
                  <w:marLeft w:val="0"/>
                  <w:marRight w:val="0"/>
                  <w:marTop w:val="0"/>
                  <w:marBottom w:val="0"/>
                  <w:divBdr>
                    <w:top w:val="none" w:sz="0" w:space="0" w:color="auto"/>
                    <w:left w:val="none" w:sz="0" w:space="0" w:color="auto"/>
                    <w:bottom w:val="none" w:sz="0" w:space="0" w:color="auto"/>
                    <w:right w:val="none" w:sz="0" w:space="0" w:color="auto"/>
                  </w:divBdr>
                  <w:divsChild>
                    <w:div w:id="1180437843">
                      <w:marLeft w:val="0"/>
                      <w:marRight w:val="0"/>
                      <w:marTop w:val="0"/>
                      <w:marBottom w:val="0"/>
                      <w:divBdr>
                        <w:top w:val="none" w:sz="0" w:space="0" w:color="auto"/>
                        <w:left w:val="none" w:sz="0" w:space="0" w:color="auto"/>
                        <w:bottom w:val="none" w:sz="0" w:space="0" w:color="auto"/>
                        <w:right w:val="none" w:sz="0" w:space="0" w:color="auto"/>
                      </w:divBdr>
                      <w:divsChild>
                        <w:div w:id="46933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9220585">
      <w:bodyDiv w:val="1"/>
      <w:marLeft w:val="0"/>
      <w:marRight w:val="0"/>
      <w:marTop w:val="0"/>
      <w:marBottom w:val="0"/>
      <w:divBdr>
        <w:top w:val="none" w:sz="0" w:space="0" w:color="auto"/>
        <w:left w:val="none" w:sz="0" w:space="0" w:color="auto"/>
        <w:bottom w:val="none" w:sz="0" w:space="0" w:color="auto"/>
        <w:right w:val="none" w:sz="0" w:space="0" w:color="auto"/>
      </w:divBdr>
      <w:divsChild>
        <w:div w:id="1870799140">
          <w:marLeft w:val="0"/>
          <w:marRight w:val="0"/>
          <w:marTop w:val="0"/>
          <w:marBottom w:val="0"/>
          <w:divBdr>
            <w:top w:val="none" w:sz="0" w:space="0" w:color="auto"/>
            <w:left w:val="none" w:sz="0" w:space="0" w:color="auto"/>
            <w:bottom w:val="none" w:sz="0" w:space="0" w:color="auto"/>
            <w:right w:val="none" w:sz="0" w:space="0" w:color="auto"/>
          </w:divBdr>
          <w:divsChild>
            <w:div w:id="1373388213">
              <w:marLeft w:val="0"/>
              <w:marRight w:val="0"/>
              <w:marTop w:val="0"/>
              <w:marBottom w:val="0"/>
              <w:divBdr>
                <w:top w:val="none" w:sz="0" w:space="0" w:color="auto"/>
                <w:left w:val="none" w:sz="0" w:space="0" w:color="auto"/>
                <w:bottom w:val="none" w:sz="0" w:space="0" w:color="auto"/>
                <w:right w:val="none" w:sz="0" w:space="0" w:color="auto"/>
              </w:divBdr>
              <w:divsChild>
                <w:div w:id="1443114433">
                  <w:marLeft w:val="0"/>
                  <w:marRight w:val="0"/>
                  <w:marTop w:val="0"/>
                  <w:marBottom w:val="0"/>
                  <w:divBdr>
                    <w:top w:val="none" w:sz="0" w:space="0" w:color="auto"/>
                    <w:left w:val="none" w:sz="0" w:space="0" w:color="auto"/>
                    <w:bottom w:val="none" w:sz="0" w:space="0" w:color="auto"/>
                    <w:right w:val="none" w:sz="0" w:space="0" w:color="auto"/>
                  </w:divBdr>
                  <w:divsChild>
                    <w:div w:id="1648776507">
                      <w:marLeft w:val="0"/>
                      <w:marRight w:val="0"/>
                      <w:marTop w:val="0"/>
                      <w:marBottom w:val="0"/>
                      <w:divBdr>
                        <w:top w:val="none" w:sz="0" w:space="0" w:color="auto"/>
                        <w:left w:val="none" w:sz="0" w:space="0" w:color="auto"/>
                        <w:bottom w:val="none" w:sz="0" w:space="0" w:color="auto"/>
                        <w:right w:val="none" w:sz="0" w:space="0" w:color="auto"/>
                      </w:divBdr>
                      <w:divsChild>
                        <w:div w:id="961302199">
                          <w:marLeft w:val="0"/>
                          <w:marRight w:val="0"/>
                          <w:marTop w:val="0"/>
                          <w:marBottom w:val="0"/>
                          <w:divBdr>
                            <w:top w:val="none" w:sz="0" w:space="0" w:color="auto"/>
                            <w:left w:val="none" w:sz="0" w:space="0" w:color="auto"/>
                            <w:bottom w:val="none" w:sz="0" w:space="0" w:color="auto"/>
                            <w:right w:val="none" w:sz="0" w:space="0" w:color="auto"/>
                          </w:divBdr>
                          <w:divsChild>
                            <w:div w:id="1574268920">
                              <w:marLeft w:val="0"/>
                              <w:marRight w:val="0"/>
                              <w:marTop w:val="0"/>
                              <w:marBottom w:val="0"/>
                              <w:divBdr>
                                <w:top w:val="none" w:sz="0" w:space="0" w:color="auto"/>
                                <w:left w:val="none" w:sz="0" w:space="0" w:color="auto"/>
                                <w:bottom w:val="none" w:sz="0" w:space="0" w:color="auto"/>
                                <w:right w:val="none" w:sz="0" w:space="0" w:color="auto"/>
                              </w:divBdr>
                              <w:divsChild>
                                <w:div w:id="1459836546">
                                  <w:marLeft w:val="0"/>
                                  <w:marRight w:val="0"/>
                                  <w:marTop w:val="0"/>
                                  <w:marBottom w:val="0"/>
                                  <w:divBdr>
                                    <w:top w:val="none" w:sz="0" w:space="0" w:color="auto"/>
                                    <w:left w:val="none" w:sz="0" w:space="0" w:color="auto"/>
                                    <w:bottom w:val="none" w:sz="0" w:space="0" w:color="auto"/>
                                    <w:right w:val="none" w:sz="0" w:space="0" w:color="auto"/>
                                  </w:divBdr>
                                  <w:divsChild>
                                    <w:div w:id="1903170553">
                                      <w:marLeft w:val="0"/>
                                      <w:marRight w:val="0"/>
                                      <w:marTop w:val="0"/>
                                      <w:marBottom w:val="0"/>
                                      <w:divBdr>
                                        <w:top w:val="none" w:sz="0" w:space="0" w:color="auto"/>
                                        <w:left w:val="none" w:sz="0" w:space="0" w:color="auto"/>
                                        <w:bottom w:val="none" w:sz="0" w:space="0" w:color="auto"/>
                                        <w:right w:val="none" w:sz="0" w:space="0" w:color="auto"/>
                                      </w:divBdr>
                                      <w:divsChild>
                                        <w:div w:id="1603297213">
                                          <w:marLeft w:val="0"/>
                                          <w:marRight w:val="0"/>
                                          <w:marTop w:val="0"/>
                                          <w:marBottom w:val="0"/>
                                          <w:divBdr>
                                            <w:top w:val="none" w:sz="0" w:space="0" w:color="auto"/>
                                            <w:left w:val="none" w:sz="0" w:space="0" w:color="auto"/>
                                            <w:bottom w:val="none" w:sz="0" w:space="0" w:color="auto"/>
                                            <w:right w:val="none" w:sz="0" w:space="0" w:color="auto"/>
                                          </w:divBdr>
                                          <w:divsChild>
                                            <w:div w:id="442922098">
                                              <w:marLeft w:val="0"/>
                                              <w:marRight w:val="0"/>
                                              <w:marTop w:val="0"/>
                                              <w:marBottom w:val="0"/>
                                              <w:divBdr>
                                                <w:top w:val="none" w:sz="0" w:space="0" w:color="auto"/>
                                                <w:left w:val="none" w:sz="0" w:space="0" w:color="auto"/>
                                                <w:bottom w:val="none" w:sz="0" w:space="0" w:color="auto"/>
                                                <w:right w:val="none" w:sz="0" w:space="0" w:color="auto"/>
                                              </w:divBdr>
                                              <w:divsChild>
                                                <w:div w:id="2101830390">
                                                  <w:marLeft w:val="0"/>
                                                  <w:marRight w:val="0"/>
                                                  <w:marTop w:val="0"/>
                                                  <w:marBottom w:val="0"/>
                                                  <w:divBdr>
                                                    <w:top w:val="none" w:sz="0" w:space="0" w:color="auto"/>
                                                    <w:left w:val="none" w:sz="0" w:space="0" w:color="auto"/>
                                                    <w:bottom w:val="none" w:sz="0" w:space="0" w:color="auto"/>
                                                    <w:right w:val="none" w:sz="0" w:space="0" w:color="auto"/>
                                                  </w:divBdr>
                                                  <w:divsChild>
                                                    <w:div w:id="1659773170">
                                                      <w:marLeft w:val="0"/>
                                                      <w:marRight w:val="0"/>
                                                      <w:marTop w:val="0"/>
                                                      <w:marBottom w:val="0"/>
                                                      <w:divBdr>
                                                        <w:top w:val="none" w:sz="0" w:space="0" w:color="auto"/>
                                                        <w:left w:val="none" w:sz="0" w:space="0" w:color="auto"/>
                                                        <w:bottom w:val="none" w:sz="0" w:space="0" w:color="auto"/>
                                                        <w:right w:val="none" w:sz="0" w:space="0" w:color="auto"/>
                                                      </w:divBdr>
                                                      <w:divsChild>
                                                        <w:div w:id="728920071">
                                                          <w:marLeft w:val="0"/>
                                                          <w:marRight w:val="0"/>
                                                          <w:marTop w:val="0"/>
                                                          <w:marBottom w:val="0"/>
                                                          <w:divBdr>
                                                            <w:top w:val="none" w:sz="0" w:space="0" w:color="auto"/>
                                                            <w:left w:val="none" w:sz="0" w:space="0" w:color="auto"/>
                                                            <w:bottom w:val="none" w:sz="0" w:space="0" w:color="auto"/>
                                                            <w:right w:val="none" w:sz="0" w:space="0" w:color="auto"/>
                                                          </w:divBdr>
                                                          <w:divsChild>
                                                            <w:div w:id="715005441">
                                                              <w:marLeft w:val="0"/>
                                                              <w:marRight w:val="0"/>
                                                              <w:marTop w:val="0"/>
                                                              <w:marBottom w:val="405"/>
                                                              <w:divBdr>
                                                                <w:top w:val="single" w:sz="6" w:space="0" w:color="D1D1D1"/>
                                                                <w:left w:val="single" w:sz="6" w:space="0" w:color="D1D1D1"/>
                                                                <w:bottom w:val="single" w:sz="6" w:space="0" w:color="D1D1D1"/>
                                                                <w:right w:val="single" w:sz="6" w:space="0" w:color="D1D1D1"/>
                                                              </w:divBdr>
                                                              <w:divsChild>
                                                                <w:div w:id="1004430648">
                                                                  <w:marLeft w:val="0"/>
                                                                  <w:marRight w:val="0"/>
                                                                  <w:marTop w:val="0"/>
                                                                  <w:marBottom w:val="0"/>
                                                                  <w:divBdr>
                                                                    <w:top w:val="none" w:sz="0" w:space="0" w:color="auto"/>
                                                                    <w:left w:val="none" w:sz="0" w:space="0" w:color="auto"/>
                                                                    <w:bottom w:val="none" w:sz="0" w:space="0" w:color="auto"/>
                                                                    <w:right w:val="none" w:sz="0" w:space="0" w:color="auto"/>
                                                                  </w:divBdr>
                                                                  <w:divsChild>
                                                                    <w:div w:id="1406221564">
                                                                      <w:marLeft w:val="0"/>
                                                                      <w:marRight w:val="0"/>
                                                                      <w:marTop w:val="0"/>
                                                                      <w:marBottom w:val="0"/>
                                                                      <w:divBdr>
                                                                        <w:top w:val="none" w:sz="0" w:space="0" w:color="auto"/>
                                                                        <w:left w:val="none" w:sz="0" w:space="0" w:color="auto"/>
                                                                        <w:bottom w:val="none" w:sz="0" w:space="0" w:color="auto"/>
                                                                        <w:right w:val="none" w:sz="0" w:space="0" w:color="auto"/>
                                                                      </w:divBdr>
                                                                      <w:divsChild>
                                                                        <w:div w:id="349181205">
                                                                          <w:marLeft w:val="0"/>
                                                                          <w:marRight w:val="0"/>
                                                                          <w:marTop w:val="0"/>
                                                                          <w:marBottom w:val="0"/>
                                                                          <w:divBdr>
                                                                            <w:top w:val="none" w:sz="0" w:space="0" w:color="auto"/>
                                                                            <w:left w:val="none" w:sz="0" w:space="0" w:color="auto"/>
                                                                            <w:bottom w:val="none" w:sz="0" w:space="0" w:color="auto"/>
                                                                            <w:right w:val="none" w:sz="0" w:space="0" w:color="auto"/>
                                                                          </w:divBdr>
                                                                          <w:divsChild>
                                                                            <w:div w:id="1563055681">
                                                                              <w:marLeft w:val="0"/>
                                                                              <w:marRight w:val="0"/>
                                                                              <w:marTop w:val="0"/>
                                                                              <w:marBottom w:val="0"/>
                                                                              <w:divBdr>
                                                                                <w:top w:val="none" w:sz="0" w:space="0" w:color="auto"/>
                                                                                <w:left w:val="none" w:sz="0" w:space="0" w:color="auto"/>
                                                                                <w:bottom w:val="none" w:sz="0" w:space="0" w:color="auto"/>
                                                                                <w:right w:val="none" w:sz="0" w:space="0" w:color="auto"/>
                                                                              </w:divBdr>
                                                                              <w:divsChild>
                                                                                <w:div w:id="741833165">
                                                                                  <w:marLeft w:val="0"/>
                                                                                  <w:marRight w:val="0"/>
                                                                                  <w:marTop w:val="0"/>
                                                                                  <w:marBottom w:val="0"/>
                                                                                  <w:divBdr>
                                                                                    <w:top w:val="none" w:sz="0" w:space="0" w:color="auto"/>
                                                                                    <w:left w:val="none" w:sz="0" w:space="0" w:color="auto"/>
                                                                                    <w:bottom w:val="none" w:sz="0" w:space="0" w:color="auto"/>
                                                                                    <w:right w:val="none" w:sz="0" w:space="0" w:color="auto"/>
                                                                                  </w:divBdr>
                                                                                  <w:divsChild>
                                                                                    <w:div w:id="223225750">
                                                                                      <w:marLeft w:val="0"/>
                                                                                      <w:marRight w:val="0"/>
                                                                                      <w:marTop w:val="0"/>
                                                                                      <w:marBottom w:val="0"/>
                                                                                      <w:divBdr>
                                                                                        <w:top w:val="none" w:sz="0" w:space="0" w:color="auto"/>
                                                                                        <w:left w:val="none" w:sz="0" w:space="0" w:color="auto"/>
                                                                                        <w:bottom w:val="none" w:sz="0" w:space="0" w:color="auto"/>
                                                                                        <w:right w:val="none" w:sz="0" w:space="0" w:color="auto"/>
                                                                                      </w:divBdr>
                                                                                      <w:divsChild>
                                                                                        <w:div w:id="162936349">
                                                                                          <w:marLeft w:val="0"/>
                                                                                          <w:marRight w:val="0"/>
                                                                                          <w:marTop w:val="0"/>
                                                                                          <w:marBottom w:val="0"/>
                                                                                          <w:divBdr>
                                                                                            <w:top w:val="none" w:sz="0" w:space="0" w:color="auto"/>
                                                                                            <w:left w:val="none" w:sz="0" w:space="0" w:color="auto"/>
                                                                                            <w:bottom w:val="none" w:sz="0" w:space="0" w:color="auto"/>
                                                                                            <w:right w:val="none" w:sz="0" w:space="0" w:color="auto"/>
                                                                                          </w:divBdr>
                                                                                          <w:divsChild>
                                                                                            <w:div w:id="1916624746">
                                                                                              <w:marLeft w:val="0"/>
                                                                                              <w:marRight w:val="0"/>
                                                                                              <w:marTop w:val="0"/>
                                                                                              <w:marBottom w:val="0"/>
                                                                                              <w:divBdr>
                                                                                                <w:top w:val="none" w:sz="0" w:space="0" w:color="auto"/>
                                                                                                <w:left w:val="none" w:sz="0" w:space="0" w:color="auto"/>
                                                                                                <w:bottom w:val="none" w:sz="0" w:space="0" w:color="auto"/>
                                                                                                <w:right w:val="none" w:sz="0" w:space="0" w:color="auto"/>
                                                                                              </w:divBdr>
                                                                                              <w:divsChild>
                                                                                                <w:div w:id="1839269961">
                                                                                                  <w:marLeft w:val="0"/>
                                                                                                  <w:marRight w:val="0"/>
                                                                                                  <w:marTop w:val="0"/>
                                                                                                  <w:marBottom w:val="0"/>
                                                                                                  <w:divBdr>
                                                                                                    <w:top w:val="none" w:sz="0" w:space="0" w:color="auto"/>
                                                                                                    <w:left w:val="none" w:sz="0" w:space="0" w:color="auto"/>
                                                                                                    <w:bottom w:val="none" w:sz="0" w:space="0" w:color="auto"/>
                                                                                                    <w:right w:val="none" w:sz="0" w:space="0" w:color="auto"/>
                                                                                                  </w:divBdr>
                                                                                                  <w:divsChild>
                                                                                                    <w:div w:id="164688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8.gi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98961-32C8-4B16-B1ED-C2F9E525D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459</Words>
  <Characters>1972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Nottingham Trent University</Company>
  <LinksUpToDate>false</LinksUpToDate>
  <CharactersWithSpaces>23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AIMAN SALIM MAAJI 2017 (N0726366)</dc:creator>
  <cp:lastModifiedBy>HP</cp:lastModifiedBy>
  <cp:revision>2</cp:revision>
  <dcterms:created xsi:type="dcterms:W3CDTF">2018-05-31T00:34:00Z</dcterms:created>
  <dcterms:modified xsi:type="dcterms:W3CDTF">2018-05-3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08dc18-6bbe-3ca9-9154-cbd053ed07d3</vt:lpwstr>
  </property>
  <property fmtid="{D5CDD505-2E9C-101B-9397-08002B2CF9AE}" pid="24" name="Mendeley Citation Style_1">
    <vt:lpwstr>http://www.zotero.org/styles/harvard1</vt:lpwstr>
  </property>
</Properties>
</file>